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71B09" w:rsidRDefault="00571B09" w:rsidP="00571B09">
      <w:pPr>
        <w:spacing w:line="261" w:lineRule="exact"/>
        <w:rPr>
          <w:rFonts w:ascii="Times New Roman" w:eastAsia="Times New Roman" w:hAnsi="Times New Roman"/>
          <w:sz w:val="24"/>
        </w:rPr>
      </w:pPr>
      <w:r>
        <w:rPr>
          <w:noProof/>
        </w:rPr>
        <w:drawing>
          <wp:anchor distT="0" distB="0" distL="114300" distR="114300" simplePos="0" relativeHeight="251660288" behindDoc="1" locked="0" layoutInCell="1" allowOverlap="1">
            <wp:simplePos x="0" y="0"/>
            <wp:positionH relativeFrom="page">
              <wp:posOffset>1440180</wp:posOffset>
            </wp:positionH>
            <wp:positionV relativeFrom="page">
              <wp:posOffset>1000125</wp:posOffset>
            </wp:positionV>
            <wp:extent cx="5192395" cy="847725"/>
            <wp:effectExtent l="19050" t="0" r="825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srcRect/>
                    <a:stretch>
                      <a:fillRect/>
                    </a:stretch>
                  </pic:blipFill>
                  <pic:spPr bwMode="auto">
                    <a:xfrm>
                      <a:off x="0" y="0"/>
                      <a:ext cx="5192395" cy="847725"/>
                    </a:xfrm>
                    <a:prstGeom prst="rect">
                      <a:avLst/>
                    </a:prstGeom>
                    <a:noFill/>
                  </pic:spPr>
                </pic:pic>
              </a:graphicData>
            </a:graphic>
          </wp:anchor>
        </w:drawing>
      </w:r>
    </w:p>
    <w:p w:rsidR="00571B09" w:rsidRDefault="00571B09" w:rsidP="00571B09">
      <w:pPr>
        <w:spacing w:line="0" w:lineRule="atLeast"/>
        <w:ind w:left="820"/>
        <w:rPr>
          <w:rFonts w:ascii="Times New Roman" w:eastAsia="Times New Roman" w:hAnsi="Times New Roman"/>
          <w:b/>
          <w:sz w:val="18"/>
        </w:rPr>
      </w:pPr>
      <w:r>
        <w:rPr>
          <w:rFonts w:ascii="Times New Roman" w:eastAsia="Times New Roman" w:hAnsi="Times New Roman"/>
          <w:b/>
          <w:sz w:val="18"/>
        </w:rPr>
        <w:t>JMSP: Jurnal Manajemen dan Supervisi Pendidikan</w:t>
      </w:r>
    </w:p>
    <w:p w:rsidR="00571B09" w:rsidRDefault="00571B09" w:rsidP="00571B09">
      <w:pPr>
        <w:spacing w:line="232" w:lineRule="auto"/>
        <w:ind w:left="820"/>
        <w:rPr>
          <w:rFonts w:ascii="Times New Roman" w:eastAsia="Times New Roman" w:hAnsi="Times New Roman"/>
          <w:i/>
        </w:rPr>
      </w:pPr>
      <w:r>
        <w:rPr>
          <w:rFonts w:ascii="Times New Roman" w:eastAsia="Times New Roman" w:hAnsi="Times New Roman"/>
          <w:i/>
        </w:rPr>
        <w:t>Volume … Nomor … Bulan … Tahun …</w:t>
      </w:r>
    </w:p>
    <w:p w:rsidR="00571B09" w:rsidRDefault="00571B09" w:rsidP="00571B09">
      <w:pPr>
        <w:spacing w:line="264" w:lineRule="exact"/>
        <w:rPr>
          <w:rFonts w:ascii="Times New Roman" w:eastAsia="Times New Roman" w:hAnsi="Times New Roman"/>
          <w:sz w:val="24"/>
        </w:rPr>
      </w:pPr>
    </w:p>
    <w:p w:rsidR="00571B09" w:rsidRDefault="00571B09" w:rsidP="00571B09">
      <w:pPr>
        <w:spacing w:line="235" w:lineRule="auto"/>
        <w:ind w:left="820" w:right="2946"/>
        <w:rPr>
          <w:rFonts w:ascii="Times New Roman" w:eastAsia="Times New Roman" w:hAnsi="Times New Roman"/>
          <w:i/>
          <w:sz w:val="22"/>
        </w:rPr>
      </w:pPr>
      <w:r>
        <w:rPr>
          <w:rFonts w:ascii="Times New Roman" w:eastAsia="Times New Roman" w:hAnsi="Times New Roman"/>
          <w:sz w:val="22"/>
        </w:rPr>
        <w:t xml:space="preserve">Tersedia Online di </w:t>
      </w:r>
      <w:hyperlink r:id="rId5" w:history="1">
        <w:r>
          <w:rPr>
            <w:rFonts w:ascii="Times New Roman" w:eastAsia="Times New Roman" w:hAnsi="Times New Roman"/>
            <w:sz w:val="22"/>
          </w:rPr>
          <w:t>http://journal2.um.ac.id/index.php/jmsp/</w:t>
        </w:r>
      </w:hyperlink>
      <w:r>
        <w:rPr>
          <w:rFonts w:ascii="Times New Roman" w:eastAsia="Times New Roman" w:hAnsi="Times New Roman"/>
          <w:sz w:val="22"/>
        </w:rPr>
        <w:t xml:space="preserve"> </w:t>
      </w:r>
      <w:r>
        <w:rPr>
          <w:rFonts w:ascii="Times New Roman" w:eastAsia="Times New Roman" w:hAnsi="Times New Roman"/>
          <w:i/>
          <w:sz w:val="22"/>
        </w:rPr>
        <w:t>ISSN Online : 2541-4429</w:t>
      </w:r>
    </w:p>
    <w:p w:rsidR="00571B09" w:rsidRDefault="00571B09" w:rsidP="00571B09">
      <w:pPr>
        <w:spacing w:line="200" w:lineRule="exact"/>
        <w:rPr>
          <w:rFonts w:ascii="Times New Roman" w:eastAsia="Times New Roman" w:hAnsi="Times New Roman"/>
          <w:sz w:val="24"/>
        </w:rPr>
      </w:pPr>
    </w:p>
    <w:p w:rsidR="00571B09" w:rsidRDefault="00571B09" w:rsidP="00571B09">
      <w:pPr>
        <w:spacing w:line="287" w:lineRule="exact"/>
        <w:rPr>
          <w:rFonts w:ascii="Times New Roman" w:eastAsia="Times New Roman" w:hAnsi="Times New Roman"/>
          <w:sz w:val="24"/>
        </w:rPr>
      </w:pPr>
    </w:p>
    <w:p w:rsidR="00571B09" w:rsidRPr="001F55D3" w:rsidRDefault="00571B09" w:rsidP="00571B09">
      <w:pPr>
        <w:autoSpaceDE w:val="0"/>
        <w:autoSpaceDN w:val="0"/>
        <w:adjustRightInd w:val="0"/>
        <w:jc w:val="center"/>
        <w:rPr>
          <w:rFonts w:ascii="Times New Roman" w:hAnsi="Times New Roman" w:cs="Times New Roman"/>
          <w:b/>
          <w:sz w:val="28"/>
          <w:szCs w:val="28"/>
          <w:lang w:val="en-US"/>
        </w:rPr>
      </w:pPr>
      <w:r w:rsidRPr="001F55D3">
        <w:rPr>
          <w:rFonts w:ascii="Times New Roman" w:hAnsi="Times New Roman" w:cs="Times New Roman"/>
          <w:b/>
          <w:sz w:val="28"/>
          <w:szCs w:val="28"/>
          <w:lang w:val="en-US"/>
        </w:rPr>
        <w:t>GAYA KEPEMIMPINAN KEPALA SEKOLAH</w:t>
      </w:r>
      <w:r>
        <w:rPr>
          <w:rFonts w:ascii="Times New Roman" w:hAnsi="Times New Roman" w:cs="Times New Roman"/>
          <w:b/>
          <w:sz w:val="28"/>
          <w:szCs w:val="28"/>
        </w:rPr>
        <w:t xml:space="preserve"> </w:t>
      </w:r>
      <w:r w:rsidRPr="001F55D3">
        <w:rPr>
          <w:rFonts w:ascii="Times New Roman" w:hAnsi="Times New Roman" w:cs="Times New Roman"/>
          <w:b/>
          <w:sz w:val="28"/>
          <w:szCs w:val="28"/>
          <w:lang w:val="en-US"/>
        </w:rPr>
        <w:t>TK NEGERI PEMBINA YOGYAKARTA</w:t>
      </w:r>
    </w:p>
    <w:p w:rsidR="00571B09" w:rsidRDefault="00571B09" w:rsidP="00571B09">
      <w:pPr>
        <w:spacing w:line="0" w:lineRule="atLeast"/>
        <w:ind w:left="980"/>
        <w:rPr>
          <w:rFonts w:ascii="Times New Roman" w:eastAsia="Times New Roman" w:hAnsi="Times New Roman"/>
          <w:b/>
          <w:sz w:val="28"/>
        </w:rPr>
      </w:pPr>
    </w:p>
    <w:p w:rsidR="00571B09" w:rsidRDefault="00571B09" w:rsidP="00571B09">
      <w:pPr>
        <w:spacing w:line="200" w:lineRule="exact"/>
        <w:rPr>
          <w:rFonts w:ascii="Times New Roman" w:eastAsia="Times New Roman" w:hAnsi="Times New Roman"/>
          <w:sz w:val="24"/>
        </w:rPr>
      </w:pPr>
    </w:p>
    <w:p w:rsidR="00571B09" w:rsidRDefault="00571B09" w:rsidP="00571B09">
      <w:pPr>
        <w:spacing w:line="200" w:lineRule="exact"/>
        <w:rPr>
          <w:rFonts w:ascii="Times New Roman" w:eastAsia="Times New Roman" w:hAnsi="Times New Roman"/>
          <w:sz w:val="24"/>
        </w:rPr>
      </w:pPr>
    </w:p>
    <w:p w:rsidR="00571B09" w:rsidRDefault="00571B09" w:rsidP="00571B09">
      <w:pPr>
        <w:spacing w:line="235" w:lineRule="exact"/>
        <w:rPr>
          <w:rFonts w:ascii="Times New Roman" w:eastAsia="Times New Roman" w:hAnsi="Times New Roman"/>
          <w:sz w:val="24"/>
        </w:rPr>
      </w:pPr>
    </w:p>
    <w:p w:rsidR="00571B09" w:rsidRDefault="00571B09" w:rsidP="00571B09">
      <w:pPr>
        <w:ind w:right="-553"/>
        <w:jc w:val="center"/>
        <w:rPr>
          <w:rFonts w:ascii="Times New Roman" w:eastAsia="Times New Roman" w:hAnsi="Times New Roman"/>
          <w:sz w:val="22"/>
        </w:rPr>
      </w:pPr>
      <w:r w:rsidRPr="001F55D3">
        <w:rPr>
          <w:rFonts w:ascii="Times New Roman" w:hAnsi="Times New Roman" w:cs="Times New Roman"/>
          <w:b/>
          <w:bCs/>
          <w:sz w:val="22"/>
          <w:szCs w:val="22"/>
        </w:rPr>
        <w:t>Novi Cahya Dewi</w:t>
      </w:r>
      <w:r>
        <w:rPr>
          <w:rFonts w:ascii="Times New Roman" w:eastAsia="Times New Roman" w:hAnsi="Times New Roman"/>
          <w:b/>
          <w:sz w:val="27"/>
          <w:vertAlign w:val="superscript"/>
        </w:rPr>
        <w:t>1</w:t>
      </w:r>
      <w:r>
        <w:rPr>
          <w:rFonts w:ascii="Times New Roman" w:eastAsia="Times New Roman" w:hAnsi="Times New Roman"/>
          <w:b/>
          <w:sz w:val="22"/>
        </w:rPr>
        <w:t>, Aslan</w:t>
      </w:r>
      <w:r>
        <w:rPr>
          <w:rFonts w:ascii="Times New Roman" w:eastAsia="Times New Roman" w:hAnsi="Times New Roman"/>
          <w:b/>
          <w:sz w:val="27"/>
          <w:vertAlign w:val="superscript"/>
        </w:rPr>
        <w:t>2</w:t>
      </w:r>
    </w:p>
    <w:p w:rsidR="00571B09" w:rsidRDefault="00571B09" w:rsidP="00571B09">
      <w:pPr>
        <w:spacing w:line="221" w:lineRule="auto"/>
        <w:ind w:left="2520"/>
        <w:rPr>
          <w:rFonts w:ascii="Times New Roman" w:eastAsia="Times New Roman" w:hAnsi="Times New Roman"/>
        </w:rPr>
      </w:pPr>
      <w:r>
        <w:rPr>
          <w:rFonts w:ascii="Times New Roman" w:eastAsia="Times New Roman" w:hAnsi="Times New Roman"/>
          <w:sz w:val="25"/>
          <w:vertAlign w:val="superscript"/>
        </w:rPr>
        <w:t>1</w:t>
      </w:r>
      <w:r w:rsidRPr="001F55D3">
        <w:rPr>
          <w:rFonts w:ascii="Times New Roman" w:hAnsi="Times New Roman" w:cs="Times New Roman"/>
          <w:bCs/>
          <w:lang w:val="en-US"/>
        </w:rPr>
        <w:t xml:space="preserve">Institut </w:t>
      </w:r>
      <w:r w:rsidRPr="001F55D3">
        <w:rPr>
          <w:rFonts w:ascii="Times New Roman" w:eastAsia="Times New Roman" w:hAnsi="Times New Roman"/>
        </w:rPr>
        <w:t>Agama</w:t>
      </w:r>
      <w:r w:rsidRPr="001F55D3">
        <w:rPr>
          <w:rFonts w:ascii="Times New Roman" w:hAnsi="Times New Roman" w:cs="Times New Roman"/>
          <w:bCs/>
          <w:lang w:val="en-US"/>
        </w:rPr>
        <w:t xml:space="preserve"> Islam Sultan Muhammad Syafiuddin Sambas</w:t>
      </w:r>
    </w:p>
    <w:p w:rsidR="00571B09" w:rsidRDefault="00571B09" w:rsidP="00571B09">
      <w:pPr>
        <w:spacing w:line="221" w:lineRule="auto"/>
        <w:ind w:left="2520"/>
        <w:rPr>
          <w:rFonts w:ascii="Times New Roman" w:eastAsia="Times New Roman" w:hAnsi="Times New Roman"/>
        </w:rPr>
      </w:pPr>
      <w:r>
        <w:rPr>
          <w:rFonts w:ascii="Times New Roman" w:eastAsia="Times New Roman" w:hAnsi="Times New Roman"/>
          <w:sz w:val="25"/>
          <w:vertAlign w:val="superscript"/>
        </w:rPr>
        <w:t>2</w:t>
      </w:r>
      <w:r w:rsidRPr="001F55D3">
        <w:rPr>
          <w:rFonts w:ascii="Times New Roman" w:hAnsi="Times New Roman" w:cs="Times New Roman"/>
          <w:bCs/>
          <w:lang w:val="en-US"/>
        </w:rPr>
        <w:t xml:space="preserve">Institut </w:t>
      </w:r>
      <w:r w:rsidRPr="001F55D3">
        <w:rPr>
          <w:rFonts w:ascii="Times New Roman" w:eastAsia="Times New Roman" w:hAnsi="Times New Roman"/>
        </w:rPr>
        <w:t>Agama</w:t>
      </w:r>
      <w:r w:rsidRPr="001F55D3">
        <w:rPr>
          <w:rFonts w:ascii="Times New Roman" w:hAnsi="Times New Roman" w:cs="Times New Roman"/>
          <w:bCs/>
          <w:lang w:val="en-US"/>
        </w:rPr>
        <w:t xml:space="preserve"> Islam Sultan Muhammad Syafiuddin Sambas</w:t>
      </w:r>
    </w:p>
    <w:p w:rsidR="00571B09" w:rsidRDefault="00571B09" w:rsidP="00571B09">
      <w:pPr>
        <w:spacing w:line="221" w:lineRule="auto"/>
        <w:ind w:left="2520"/>
        <w:rPr>
          <w:rFonts w:ascii="Times New Roman" w:eastAsia="Times New Roman" w:hAnsi="Times New Roman"/>
        </w:rPr>
      </w:pPr>
      <w:r>
        <w:rPr>
          <w:rFonts w:ascii="Times New Roman" w:eastAsia="Times New Roman" w:hAnsi="Times New Roman"/>
        </w:rPr>
        <w:t>E-mail: aslanmarani88@yahoo.com. 085245268806</w:t>
      </w:r>
    </w:p>
    <w:p w:rsidR="00571B09" w:rsidRDefault="00571B09" w:rsidP="00571B09">
      <w:pPr>
        <w:spacing w:line="200" w:lineRule="exact"/>
        <w:rPr>
          <w:rFonts w:ascii="Times New Roman" w:eastAsia="Times New Roman" w:hAnsi="Times New Roman"/>
          <w:sz w:val="24"/>
        </w:rPr>
      </w:pPr>
    </w:p>
    <w:p w:rsidR="00571B09" w:rsidRDefault="00571B09" w:rsidP="00571B09">
      <w:pPr>
        <w:spacing w:line="214" w:lineRule="exact"/>
        <w:rPr>
          <w:rFonts w:ascii="Times New Roman" w:eastAsia="Times New Roman" w:hAnsi="Times New Roman"/>
          <w:sz w:val="24"/>
        </w:rPr>
      </w:pPr>
    </w:p>
    <w:p w:rsidR="00571B09" w:rsidRPr="00076AC7" w:rsidRDefault="00571B09" w:rsidP="00571B09">
      <w:pPr>
        <w:spacing w:line="0" w:lineRule="atLeast"/>
        <w:ind w:left="680"/>
        <w:jc w:val="both"/>
        <w:rPr>
          <w:rFonts w:ascii="Times New Roman" w:eastAsia="Times New Roman" w:hAnsi="Times New Roman"/>
          <w:i/>
        </w:rPr>
      </w:pPr>
      <w:r>
        <w:rPr>
          <w:rFonts w:ascii="Times New Roman" w:eastAsia="Times New Roman" w:hAnsi="Times New Roman"/>
          <w:b/>
        </w:rPr>
        <w:t xml:space="preserve">Abstract: </w:t>
      </w:r>
      <w:r w:rsidRPr="00076AC7">
        <w:rPr>
          <w:rFonts w:ascii="Times New Roman" w:eastAsia="Times New Roman" w:hAnsi="Times New Roman"/>
          <w:i/>
        </w:rPr>
        <w:t>This research was conducted in the Yogyakarta Kindergartens State Kindergarten which aims to find out, among others, First, an overview of the leadership style of the Yogyakarta Kindergarten State Schools, Second, the factors that lead to the subject's leadership, Third, how to develop the subject's leadership style. Based on the results of research conducted by interview and observation methods, the leadership style obtained at the Headmaster of Yogyakarta State Kindergarten is the executive leadership style. Where have the characteristics of giving high spirits to subordinates with high moral example, maintaining others in accordance with their respective characteristics and view people as coworkers and more importantly is able to establish good relationships with new people and view conflict as a matter of reasonable.</w:t>
      </w:r>
    </w:p>
    <w:p w:rsidR="00571B09" w:rsidRDefault="00571B09" w:rsidP="00571B09">
      <w:pPr>
        <w:spacing w:line="238" w:lineRule="auto"/>
        <w:ind w:left="680" w:right="686"/>
        <w:jc w:val="both"/>
        <w:rPr>
          <w:rFonts w:ascii="Times New Roman" w:eastAsia="Times New Roman" w:hAnsi="Times New Roman"/>
        </w:rPr>
      </w:pPr>
    </w:p>
    <w:p w:rsidR="00571B09" w:rsidRDefault="00571B09" w:rsidP="00571B09">
      <w:pPr>
        <w:spacing w:line="0" w:lineRule="atLeast"/>
        <w:ind w:left="680"/>
        <w:rPr>
          <w:rFonts w:ascii="Times New Roman" w:eastAsia="Times New Roman" w:hAnsi="Times New Roman"/>
          <w:sz w:val="18"/>
        </w:rPr>
      </w:pPr>
      <w:r>
        <w:rPr>
          <w:rFonts w:ascii="Times New Roman" w:eastAsia="Times New Roman" w:hAnsi="Times New Roman"/>
          <w:b/>
        </w:rPr>
        <w:t>Keywords</w:t>
      </w:r>
      <w:r>
        <w:rPr>
          <w:rFonts w:ascii="Times New Roman" w:eastAsia="Times New Roman" w:hAnsi="Times New Roman"/>
        </w:rPr>
        <w:t xml:space="preserve">: </w:t>
      </w:r>
      <w:r w:rsidRPr="001720FF">
        <w:rPr>
          <w:rFonts w:ascii="Times New Roman" w:eastAsia="Times New Roman" w:hAnsi="Times New Roman"/>
          <w:i/>
        </w:rPr>
        <w:t>Leadership Style, Principal, Kindergarten</w:t>
      </w:r>
    </w:p>
    <w:p w:rsidR="00571B09" w:rsidRDefault="00571B09" w:rsidP="00571B09">
      <w:pPr>
        <w:spacing w:line="309" w:lineRule="exact"/>
        <w:rPr>
          <w:rFonts w:ascii="Times New Roman" w:eastAsia="Times New Roman" w:hAnsi="Times New Roman"/>
          <w:sz w:val="24"/>
        </w:rPr>
      </w:pPr>
    </w:p>
    <w:p w:rsidR="00571B09" w:rsidRDefault="00571B09" w:rsidP="00571B09">
      <w:pPr>
        <w:spacing w:line="238" w:lineRule="auto"/>
        <w:ind w:left="680" w:right="686"/>
        <w:jc w:val="both"/>
        <w:rPr>
          <w:rFonts w:ascii="Times New Roman" w:eastAsia="Times New Roman" w:hAnsi="Times New Roman"/>
        </w:rPr>
      </w:pPr>
      <w:r>
        <w:rPr>
          <w:rFonts w:ascii="Times New Roman" w:eastAsia="Times New Roman" w:hAnsi="Times New Roman"/>
          <w:b/>
        </w:rPr>
        <w:t xml:space="preserve">Abstrak: </w:t>
      </w:r>
      <w:r w:rsidRPr="001F55D3">
        <w:rPr>
          <w:rFonts w:ascii="Times New Roman" w:hAnsi="Times New Roman" w:cs="Times New Roman"/>
        </w:rPr>
        <w:t xml:space="preserve">Penelitian ini dilakukan di TK Negeri Pembina Yogyakarta yang bertujuan untuk mengetahui, diantaranya., </w:t>
      </w:r>
      <w:r w:rsidRPr="001F55D3">
        <w:rPr>
          <w:rFonts w:ascii="Times New Roman" w:hAnsi="Times New Roman" w:cs="Times New Roman"/>
          <w:i/>
          <w:iCs/>
        </w:rPr>
        <w:t xml:space="preserve">Pertama, </w:t>
      </w:r>
      <w:r w:rsidRPr="001F55D3">
        <w:rPr>
          <w:rFonts w:ascii="Times New Roman" w:hAnsi="Times New Roman" w:cs="Times New Roman"/>
        </w:rPr>
        <w:t xml:space="preserve">gambaran gaya kepemimpinan kepala sekolah TK Negeri Pembina Yogyakarta, </w:t>
      </w:r>
      <w:r w:rsidRPr="001F55D3">
        <w:rPr>
          <w:rFonts w:ascii="Times New Roman" w:hAnsi="Times New Roman" w:cs="Times New Roman"/>
          <w:i/>
          <w:iCs/>
        </w:rPr>
        <w:t xml:space="preserve">Kedua, </w:t>
      </w:r>
      <w:r w:rsidRPr="001F55D3">
        <w:rPr>
          <w:rFonts w:ascii="Times New Roman" w:hAnsi="Times New Roman" w:cs="Times New Roman"/>
        </w:rPr>
        <w:t xml:space="preserve">faktor-faktor yang menyebabkan Kepemimpinan subjek, </w:t>
      </w:r>
      <w:r w:rsidRPr="001F55D3">
        <w:rPr>
          <w:rFonts w:ascii="Times New Roman" w:hAnsi="Times New Roman" w:cs="Times New Roman"/>
          <w:i/>
          <w:iCs/>
        </w:rPr>
        <w:t xml:space="preserve">Ketiga, </w:t>
      </w:r>
      <w:r w:rsidRPr="001F55D3">
        <w:rPr>
          <w:rFonts w:ascii="Times New Roman" w:hAnsi="Times New Roman" w:cs="Times New Roman"/>
        </w:rPr>
        <w:t xml:space="preserve">cara mengembangkan gaya kepemimpinan subjek. Berdasarkan hasil penelitian yang dilakukan dengan metode wawancara dan observasi, maka diperoleh gaya kepemimpinan pada kepala sekolah TK Negeri Pembina Yogyakarta adalah gaya kepemimpinan </w:t>
      </w:r>
      <w:r w:rsidRPr="001F55D3">
        <w:rPr>
          <w:rFonts w:ascii="Times New Roman" w:hAnsi="Times New Roman" w:cs="Times New Roman"/>
          <w:i/>
          <w:iCs/>
        </w:rPr>
        <w:t>executive</w:t>
      </w:r>
      <w:r w:rsidRPr="001F55D3">
        <w:rPr>
          <w:rFonts w:ascii="Times New Roman" w:hAnsi="Times New Roman" w:cs="Times New Roman"/>
        </w:rPr>
        <w:t xml:space="preserve">. </w:t>
      </w:r>
      <w:r w:rsidRPr="001F55D3">
        <w:rPr>
          <w:rFonts w:ascii="Times New Roman" w:hAnsi="Times New Roman" w:cs="Times New Roman"/>
          <w:lang w:val="en-US"/>
        </w:rPr>
        <w:t>D</w:t>
      </w:r>
      <w:r w:rsidRPr="001F55D3">
        <w:rPr>
          <w:rFonts w:ascii="Times New Roman" w:hAnsi="Times New Roman" w:cs="Times New Roman"/>
        </w:rPr>
        <w:t>imana</w:t>
      </w:r>
      <w:r w:rsidRPr="001F55D3">
        <w:rPr>
          <w:rFonts w:ascii="Times New Roman" w:hAnsi="Times New Roman" w:cs="Times New Roman"/>
          <w:lang w:val="en-US"/>
        </w:rPr>
        <w:t xml:space="preserve"> </w:t>
      </w:r>
      <w:r w:rsidRPr="001F55D3">
        <w:rPr>
          <w:rFonts w:ascii="Times New Roman" w:hAnsi="Times New Roman" w:cs="Times New Roman"/>
        </w:rPr>
        <w:t>memiliki ciri-ciri memberikan semangat yang tinggi kepada bawahan dengan</w:t>
      </w:r>
      <w:r w:rsidRPr="001F55D3">
        <w:rPr>
          <w:rFonts w:ascii="Times New Roman" w:hAnsi="Times New Roman" w:cs="Times New Roman"/>
          <w:lang w:val="en-US"/>
        </w:rPr>
        <w:t xml:space="preserve"> </w:t>
      </w:r>
      <w:r w:rsidRPr="001F55D3">
        <w:rPr>
          <w:rFonts w:ascii="Times New Roman" w:hAnsi="Times New Roman" w:cs="Times New Roman"/>
        </w:rPr>
        <w:t>contoh moral yang tinggi, mempertahankan orang lain sesuai dengan sifat masing-masing</w:t>
      </w:r>
      <w:r w:rsidRPr="001F55D3">
        <w:rPr>
          <w:rFonts w:ascii="Times New Roman" w:hAnsi="Times New Roman" w:cs="Times New Roman"/>
          <w:lang w:val="en-US"/>
        </w:rPr>
        <w:t xml:space="preserve"> </w:t>
      </w:r>
      <w:r w:rsidRPr="001F55D3">
        <w:rPr>
          <w:rFonts w:ascii="Times New Roman" w:hAnsi="Times New Roman" w:cs="Times New Roman"/>
        </w:rPr>
        <w:t xml:space="preserve">dan memandang orang sebagai teman kerja </w:t>
      </w:r>
      <w:r w:rsidRPr="001F55D3">
        <w:rPr>
          <w:rFonts w:ascii="Times New Roman" w:hAnsi="Times New Roman" w:cs="Times New Roman"/>
          <w:lang w:val="en-US"/>
        </w:rPr>
        <w:t xml:space="preserve">dan </w:t>
      </w:r>
      <w:r w:rsidRPr="001F55D3">
        <w:rPr>
          <w:rFonts w:ascii="Times New Roman" w:hAnsi="Times New Roman" w:cs="Times New Roman"/>
        </w:rPr>
        <w:t xml:space="preserve">yang </w:t>
      </w:r>
      <w:r w:rsidRPr="001F55D3">
        <w:rPr>
          <w:rFonts w:ascii="Times New Roman" w:hAnsi="Times New Roman" w:cs="Times New Roman"/>
          <w:lang w:val="en-US"/>
        </w:rPr>
        <w:t xml:space="preserve">lebih </w:t>
      </w:r>
      <w:r w:rsidRPr="001F55D3">
        <w:rPr>
          <w:rFonts w:ascii="Times New Roman" w:hAnsi="Times New Roman" w:cs="Times New Roman"/>
        </w:rPr>
        <w:t>penting</w:t>
      </w:r>
      <w:r w:rsidRPr="001F55D3">
        <w:rPr>
          <w:rFonts w:ascii="Times New Roman" w:hAnsi="Times New Roman" w:cs="Times New Roman"/>
          <w:lang w:val="en-US"/>
        </w:rPr>
        <w:t xml:space="preserve"> adalah </w:t>
      </w:r>
      <w:r w:rsidRPr="001F55D3">
        <w:rPr>
          <w:rFonts w:ascii="Times New Roman" w:hAnsi="Times New Roman" w:cs="Times New Roman"/>
        </w:rPr>
        <w:t>dapat menjalin</w:t>
      </w:r>
      <w:r w:rsidRPr="001F55D3">
        <w:rPr>
          <w:rFonts w:ascii="Times New Roman" w:hAnsi="Times New Roman" w:cs="Times New Roman"/>
          <w:lang w:val="en-US"/>
        </w:rPr>
        <w:t xml:space="preserve"> </w:t>
      </w:r>
      <w:r w:rsidRPr="001F55D3">
        <w:rPr>
          <w:rFonts w:ascii="Times New Roman" w:hAnsi="Times New Roman" w:cs="Times New Roman"/>
        </w:rPr>
        <w:t>hubungan yang baik dengan orang baru dan memandang konflik sebagai hal yang</w:t>
      </w:r>
      <w:r w:rsidRPr="001F55D3">
        <w:rPr>
          <w:rFonts w:ascii="Times New Roman" w:hAnsi="Times New Roman" w:cs="Times New Roman"/>
          <w:lang w:val="en-US"/>
        </w:rPr>
        <w:t xml:space="preserve"> </w:t>
      </w:r>
      <w:r w:rsidRPr="001F55D3">
        <w:rPr>
          <w:rFonts w:ascii="Times New Roman" w:hAnsi="Times New Roman" w:cs="Times New Roman"/>
        </w:rPr>
        <w:t>wajar</w:t>
      </w:r>
      <w:r>
        <w:rPr>
          <w:rFonts w:ascii="Times New Roman" w:hAnsi="Times New Roman" w:cs="Times New Roman"/>
        </w:rPr>
        <w:t>.</w:t>
      </w:r>
    </w:p>
    <w:p w:rsidR="00571B09" w:rsidRDefault="00571B09" w:rsidP="00571B09">
      <w:pPr>
        <w:spacing w:line="290" w:lineRule="exact"/>
        <w:rPr>
          <w:rFonts w:ascii="Times New Roman" w:eastAsia="Times New Roman" w:hAnsi="Times New Roman"/>
          <w:sz w:val="24"/>
        </w:rPr>
      </w:pPr>
    </w:p>
    <w:p w:rsidR="00571B09" w:rsidRDefault="00571B09" w:rsidP="00571B09">
      <w:pPr>
        <w:spacing w:line="234" w:lineRule="auto"/>
        <w:ind w:left="680" w:right="686"/>
        <w:jc w:val="both"/>
        <w:rPr>
          <w:rFonts w:ascii="Times New Roman" w:eastAsia="Times New Roman" w:hAnsi="Times New Roman"/>
          <w:b/>
        </w:rPr>
      </w:pPr>
      <w:r>
        <w:rPr>
          <w:rFonts w:ascii="Times New Roman" w:eastAsia="Times New Roman" w:hAnsi="Times New Roman"/>
          <w:b/>
        </w:rPr>
        <w:t xml:space="preserve">Kata kunci: </w:t>
      </w:r>
      <w:r w:rsidRPr="001F55D3">
        <w:rPr>
          <w:rFonts w:ascii="Times New Roman" w:hAnsi="Times New Roman" w:cs="Times New Roman"/>
          <w:bCs/>
          <w:iCs/>
          <w:lang w:val="en-US"/>
        </w:rPr>
        <w:t>Gaya Kepemimpinan, Kepala Sekolah</w:t>
      </w:r>
      <w:r w:rsidRPr="001F55D3">
        <w:rPr>
          <w:rFonts w:ascii="Times New Roman" w:hAnsi="Times New Roman" w:cs="Times New Roman"/>
          <w:bCs/>
          <w:iCs/>
        </w:rPr>
        <w:t>, TK</w:t>
      </w:r>
    </w:p>
    <w:p w:rsidR="00571B09" w:rsidRDefault="00571B09" w:rsidP="00571B09">
      <w:pPr>
        <w:spacing w:line="200" w:lineRule="exact"/>
        <w:rPr>
          <w:rFonts w:ascii="Times New Roman" w:eastAsia="Times New Roman" w:hAnsi="Times New Roman"/>
          <w:sz w:val="24"/>
        </w:rPr>
      </w:pPr>
    </w:p>
    <w:p w:rsidR="00571B09" w:rsidRDefault="00571B09" w:rsidP="00571B09">
      <w:pPr>
        <w:spacing w:line="303" w:lineRule="exact"/>
        <w:rPr>
          <w:rFonts w:ascii="Times New Roman" w:eastAsia="Times New Roman" w:hAnsi="Times New Roman"/>
          <w:sz w:val="24"/>
        </w:rPr>
      </w:pPr>
    </w:p>
    <w:p w:rsidR="00571B09" w:rsidRDefault="00571B09" w:rsidP="00571B09">
      <w:pPr>
        <w:autoSpaceDE w:val="0"/>
        <w:autoSpaceDN w:val="0"/>
        <w:adjustRightInd w:val="0"/>
        <w:spacing w:line="360" w:lineRule="auto"/>
        <w:ind w:left="426" w:firstLine="426"/>
        <w:jc w:val="both"/>
        <w:rPr>
          <w:rFonts w:ascii="Times New Roman" w:hAnsi="Times New Roman" w:cs="Times New Roman"/>
          <w:sz w:val="22"/>
          <w:szCs w:val="22"/>
        </w:rPr>
      </w:pPr>
      <w:r w:rsidRPr="001F55D3">
        <w:rPr>
          <w:rFonts w:ascii="Times New Roman" w:hAnsi="Times New Roman" w:cs="Times New Roman"/>
          <w:sz w:val="22"/>
          <w:szCs w:val="22"/>
          <w:lang w:val="en-US"/>
        </w:rPr>
        <w:t>Sejak manusia dilahirkan hingga sepanjang hidupnya, manusia tidak lepas dari</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suatu kebutuhan yaitu untuk mendapatkan pendidikan. Pendidikan perlu dimulai sejak dini, terlebih untuk mengejar ketertinggalan kita memasuki era globalisasi, terutama masalah kualitas sumber daya manusia. Melalui pendidikan usia dini dapat di bangun pilar-pilar sumber daya manusia yang mampu bersaing dengan sumber daya manusia dari negara lain. Pendidikan Taman Kanak- Kanak membantu membentuk generasi muda yang handal. Taman Kanak-Kanak merupakan bentuk pendidikan prasekolah yang menyediakan program pendidikan dini untuk mempersiapkan anak memasuki pendidikan Sekolah Dasar.</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Dewasa ini, masyarakat</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 xml:space="preserve">sering memandang bahwa </w:t>
      </w:r>
      <w:r w:rsidRPr="001F55D3">
        <w:rPr>
          <w:rFonts w:ascii="Times New Roman" w:hAnsi="Times New Roman" w:cs="Times New Roman"/>
          <w:sz w:val="22"/>
          <w:szCs w:val="22"/>
          <w:lang w:val="en-US"/>
        </w:rPr>
        <w:lastRenderedPageBreak/>
        <w:t>kualitas sumber daya manusia perlu ditingkatkan, dan</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di Indonesia pendidikan merupakan salah satu faktor yang harus didukung karena</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kemajuan suatu bangsa tidak lepas dari kemajuan pendidikannya.</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Mutu pendidikan akan tercapai apabila komponen yang terdapat dalam</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meningkatkan mutu pendidikan memenuhi syarat tertentu. Komponen yang</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berperan dalam peningkatan mutu pendidikan salah satunya adalah tenaga</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pendidik yang bermutu yaitu yang mampu menjawab tantangan-tantangan dengan</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 xml:space="preserve">cepat dan bertanggung jawab. </w:t>
      </w:r>
    </w:p>
    <w:p w:rsidR="00571B09" w:rsidRDefault="00571B09" w:rsidP="00571B09">
      <w:pPr>
        <w:autoSpaceDE w:val="0"/>
        <w:autoSpaceDN w:val="0"/>
        <w:adjustRightInd w:val="0"/>
        <w:spacing w:line="360" w:lineRule="auto"/>
        <w:ind w:left="426" w:firstLine="426"/>
        <w:jc w:val="both"/>
        <w:rPr>
          <w:rFonts w:ascii="Times New Roman" w:hAnsi="Times New Roman" w:cs="Times New Roman"/>
          <w:sz w:val="22"/>
          <w:szCs w:val="22"/>
        </w:rPr>
      </w:pPr>
      <w:r w:rsidRPr="001F55D3">
        <w:rPr>
          <w:rFonts w:ascii="Times New Roman" w:hAnsi="Times New Roman" w:cs="Times New Roman"/>
          <w:sz w:val="22"/>
          <w:szCs w:val="22"/>
          <w:lang w:val="en-US"/>
        </w:rPr>
        <w:t>Tenaga pendidik mempunyai peran yang sangat strategis dalam pembentukan pengetahuan, ketrampilan, dan karakter peserta</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didik, karena itu tenaga pendidik yang profesional akan melaksanakan tugasnya</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secara profesional sehingga menghasilkan siswa yang lebih bermutu.</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Untuk meningkatkan kualitas dan efektivitas mengajar guru, banyak faktor yang mempengaruhinya, diantaranya adalah kepemimpinan kepala sekolah,</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karena kepala sekolah merupakan orang yang berperan penting dalam mengatur</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aktivitas proses belajar mengajar dan kepala sekolah juga bertanggung jawab</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langsung terhadap pelaksanaan segala jenis dan bentuk peraturan atau tata tertib</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yang harus dilaksanakan baik oleh guru maupun peserta didik. TK Negeri Pembina Yogyakarta adalah termasuk TK Negeri yang memiliki akreditasi sangat baik, karena TK Negeri Pembina Yogyakarta ini sudah menyandang akreditasi”A”</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dan setiap tahunnya peserta didik TK Negeri Pembina memiliki peningkatan dan prestasi yang gemilang untuk tingkat Nasional</w:t>
      </w:r>
      <w:r>
        <w:rPr>
          <w:rFonts w:ascii="Times New Roman" w:hAnsi="Times New Roman" w:cs="Times New Roman"/>
          <w:sz w:val="22"/>
          <w:szCs w:val="22"/>
        </w:rPr>
        <w:t>.</w:t>
      </w:r>
      <w:r w:rsidRPr="001F55D3">
        <w:rPr>
          <w:rFonts w:ascii="Times New Roman" w:hAnsi="Times New Roman" w:cs="Times New Roman"/>
          <w:sz w:val="22"/>
          <w:szCs w:val="22"/>
          <w:lang w:val="en-US"/>
        </w:rPr>
        <w:t xml:space="preserve"> Oleh karena itu bagaimana cara kepala sekolah dalam berinteraksi dengan</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bawahan sangat mempengaruhi akan berhasil atau tidaknya sekolah yang</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dipimpinnya, serta turut mempengaruhi keteladanan guru dan siswa dalam proses</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belajar mengajar. Di Amerika Serikat, seperti ditegaskan Papalia dan Olds, lembaga pendidikan prasekolah yang dianggap baik adalah yang dapat merangsang perkembangan anak dalam seluruh aspek, baik jasmaniah, sosial, emosional, maupun intelektual, melalui interaksi aktif dengan para guru, anak-anak yang lain, dan juga melalui bahan-bahan belajar yang telah dipilih.</w:t>
      </w:r>
      <w:r>
        <w:rPr>
          <w:rFonts w:ascii="Times New Roman" w:hAnsi="Times New Roman" w:cs="Times New Roman"/>
          <w:sz w:val="22"/>
          <w:szCs w:val="22"/>
        </w:rPr>
        <w:t xml:space="preserve"> </w:t>
      </w:r>
      <w:r w:rsidRPr="001F55D3">
        <w:rPr>
          <w:rFonts w:ascii="Times New Roman" w:hAnsi="Times New Roman" w:cs="Times New Roman"/>
          <w:sz w:val="22"/>
          <w:szCs w:val="22"/>
          <w:lang w:val="en-US"/>
        </w:rPr>
        <w:t>Secara tepat dikatakan (</w:t>
      </w:r>
      <w:r w:rsidRPr="001F55D3">
        <w:rPr>
          <w:rFonts w:ascii="Times New Roman" w:hAnsi="Times New Roman" w:cs="Times New Roman"/>
          <w:i/>
          <w:iCs/>
          <w:sz w:val="22"/>
          <w:szCs w:val="22"/>
          <w:lang w:val="en-US"/>
        </w:rPr>
        <w:t>Goals ofpreschool education vary according to the values of the culture. In the United</w:t>
      </w:r>
      <w:r>
        <w:rPr>
          <w:rFonts w:ascii="Times New Roman" w:hAnsi="Times New Roman" w:cs="Times New Roman"/>
          <w:i/>
          <w:iCs/>
          <w:sz w:val="22"/>
          <w:szCs w:val="22"/>
        </w:rPr>
        <w:t xml:space="preserve"> </w:t>
      </w:r>
      <w:r w:rsidRPr="001F55D3">
        <w:rPr>
          <w:rFonts w:ascii="Times New Roman" w:hAnsi="Times New Roman" w:cs="Times New Roman"/>
          <w:i/>
          <w:iCs/>
          <w:sz w:val="22"/>
          <w:szCs w:val="22"/>
          <w:lang w:val="en-US"/>
        </w:rPr>
        <w:t xml:space="preserve">States, a good preschool is concidered to be one that stimulates children’sdevelopment in all domain- physical, social, emotional,and cognitive-throughactive interaction with teachers, other children, and carefully chosen materials </w:t>
      </w:r>
      <w:r w:rsidRPr="001F55D3">
        <w:rPr>
          <w:rFonts w:ascii="Times New Roman" w:hAnsi="Times New Roman" w:cs="Times New Roman"/>
          <w:sz w:val="22"/>
          <w:szCs w:val="22"/>
          <w:lang w:val="en-US"/>
        </w:rPr>
        <w:t>).</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dhDkgNMy","properties":{"formattedCitation":"(Papalia et al., 1998, p. 213)","plainCitation":"(Papalia et al., 1998, p. 213)","noteIndex":0},"citationItems":[{"id":3650,"uris":["http://zotero.org/users/5166781/items/X7GFCL7B"],"uri":["http://zotero.org/users/5166781/items/X7GFCL7B"],"itemData":{"id":3650,"type":"book","event-place":"New York","publisher":"Mc Graw Hill","publisher-place":"New York","title":"Human Development","author":[{"family":"Papalia","given":"Diane E."},{"family":"Old","given":"Wendkos"},{"literal":"Shally"}],"issued":{"date-parts":[["1998"]]}},"locator":"213"}],"schema":"https://github.com/citation-style-language/schema/raw/master/csl-citation.json"} </w:instrText>
      </w:r>
      <w:r>
        <w:rPr>
          <w:rFonts w:ascii="Times New Roman" w:hAnsi="Times New Roman" w:cs="Times New Roman"/>
          <w:sz w:val="22"/>
          <w:szCs w:val="22"/>
        </w:rPr>
        <w:fldChar w:fldCharType="separate"/>
      </w:r>
      <w:r w:rsidRPr="009F6F14">
        <w:rPr>
          <w:rFonts w:ascii="Times New Roman" w:hAnsi="Times New Roman" w:cs="Times New Roman"/>
          <w:sz w:val="22"/>
        </w:rPr>
        <w:t>(Papalia et al., 1998, p. 213)</w:t>
      </w:r>
      <w:r>
        <w:rPr>
          <w:rFonts w:ascii="Times New Roman" w:hAnsi="Times New Roman" w:cs="Times New Roman"/>
          <w:sz w:val="22"/>
          <w:szCs w:val="22"/>
        </w:rPr>
        <w:fldChar w:fldCharType="end"/>
      </w:r>
      <w:r>
        <w:rPr>
          <w:rFonts w:ascii="Times New Roman" w:hAnsi="Times New Roman" w:cs="Times New Roman"/>
          <w:sz w:val="22"/>
          <w:szCs w:val="22"/>
        </w:rPr>
        <w:t xml:space="preserve">. </w:t>
      </w:r>
    </w:p>
    <w:p w:rsidR="00571B09" w:rsidRDefault="00571B09" w:rsidP="00571B09">
      <w:pPr>
        <w:autoSpaceDE w:val="0"/>
        <w:autoSpaceDN w:val="0"/>
        <w:adjustRightInd w:val="0"/>
        <w:spacing w:line="360" w:lineRule="auto"/>
        <w:ind w:left="426" w:firstLine="426"/>
        <w:jc w:val="both"/>
        <w:rPr>
          <w:rFonts w:ascii="Times New Roman" w:hAnsi="Times New Roman" w:cs="Times New Roman"/>
          <w:sz w:val="22"/>
          <w:szCs w:val="22"/>
        </w:rPr>
      </w:pPr>
      <w:r w:rsidRPr="001F55D3">
        <w:rPr>
          <w:rFonts w:ascii="Times New Roman" w:hAnsi="Times New Roman" w:cs="Times New Roman"/>
          <w:sz w:val="22"/>
          <w:szCs w:val="22"/>
        </w:rPr>
        <w:t>Untuk menjadikan lembaga pendidikan (pengasuhan) anak usia dini memiliki</w:t>
      </w:r>
      <w:r>
        <w:rPr>
          <w:rFonts w:ascii="Times New Roman" w:hAnsi="Times New Roman" w:cs="Times New Roman"/>
          <w:sz w:val="22"/>
          <w:szCs w:val="22"/>
        </w:rPr>
        <w:t xml:space="preserve"> </w:t>
      </w:r>
      <w:r w:rsidRPr="001F55D3">
        <w:rPr>
          <w:rFonts w:ascii="Times New Roman" w:hAnsi="Times New Roman" w:cs="Times New Roman"/>
          <w:sz w:val="22"/>
          <w:szCs w:val="22"/>
        </w:rPr>
        <w:t>ciri-ciri positif seperti yang disebutkan Papalia dan Olds tersebut, tentu</w:t>
      </w:r>
      <w:r>
        <w:rPr>
          <w:rFonts w:ascii="Times New Roman" w:hAnsi="Times New Roman" w:cs="Times New Roman"/>
          <w:sz w:val="22"/>
          <w:szCs w:val="22"/>
        </w:rPr>
        <w:t xml:space="preserve"> </w:t>
      </w:r>
      <w:r w:rsidRPr="001F55D3">
        <w:rPr>
          <w:rFonts w:ascii="Times New Roman" w:hAnsi="Times New Roman" w:cs="Times New Roman"/>
          <w:sz w:val="22"/>
          <w:szCs w:val="22"/>
        </w:rPr>
        <w:t>memerlukan pengelolaan yang baik, sebab dengan pengelolaan yang cermat merupakan hal esensial untuk mencapai keberhasilan program pendidikan anak usia dini.</w:t>
      </w:r>
      <w:r w:rsidRPr="001F55D3">
        <w:rPr>
          <w:rFonts w:ascii="Times New Roman" w:hAnsi="Times New Roman" w:cs="Times New Roman"/>
          <w:i/>
          <w:iCs/>
          <w:sz w:val="22"/>
          <w:szCs w:val="22"/>
        </w:rPr>
        <w:t xml:space="preserve"> “Thoughful planning and administration are essential to the succes of early childhood programs</w:t>
      </w:r>
      <w:r w:rsidRPr="001F55D3">
        <w:rPr>
          <w:rFonts w:ascii="Times New Roman" w:hAnsi="Times New Roman" w:cs="Times New Roman"/>
          <w:b/>
          <w:bCs/>
          <w:i/>
          <w:iCs/>
          <w:sz w:val="22"/>
          <w:szCs w:val="22"/>
        </w:rPr>
        <w:t>”.</w:t>
      </w:r>
      <w:r>
        <w:rPr>
          <w:rFonts w:ascii="Times New Roman" w:hAnsi="Times New Roman" w:cs="Times New Roman"/>
          <w:b/>
          <w:bCs/>
          <w:i/>
          <w:iCs/>
          <w:sz w:val="22"/>
          <w:szCs w:val="22"/>
        </w:rPr>
        <w:t xml:space="preserve"> </w:t>
      </w:r>
      <w:r>
        <w:rPr>
          <w:rFonts w:ascii="Times New Roman" w:hAnsi="Times New Roman" w:cs="Times New Roman"/>
          <w:b/>
          <w:bCs/>
          <w:i/>
          <w:iCs/>
          <w:sz w:val="22"/>
          <w:szCs w:val="22"/>
        </w:rPr>
        <w:fldChar w:fldCharType="begin"/>
      </w:r>
      <w:r>
        <w:rPr>
          <w:rFonts w:ascii="Times New Roman" w:hAnsi="Times New Roman" w:cs="Times New Roman"/>
          <w:b/>
          <w:bCs/>
          <w:i/>
          <w:iCs/>
          <w:sz w:val="22"/>
          <w:szCs w:val="22"/>
        </w:rPr>
        <w:instrText xml:space="preserve"> ADDIN ZOTERO_ITEM CSL_CITATION {"citationID":"U8UbHibL","properties":{"formattedCitation":"(Decenzo D.A and Robbins, S.P, 1999, p. 5)","plainCitation":"(Decenzo D.A and Robbins, S.P, 1999, p. 5)","noteIndex":0},"citationItems":[{"id":3651,"uris":["http://zotero.org/users/5166781/items/JUYDUGXT"],"uri":["http://zotero.org/users/5166781/items/JUYDUGXT"],"itemData":{"id":3651,"type":"book","edition":"6","event-place":"New York","publisher":"John Wiley and Sons, Inc","publisher-place":"New York","title":"Human resources management","author":[{"literal":"Decenzo D.A"},{"literal":"Robbins, S.P"}],"issued":{"date-parts":[["1999"]]}},"locator":"5"}],"schema":"https://github.com/citation-style-language/schema/raw/master/csl-citation.json"} </w:instrText>
      </w:r>
      <w:r>
        <w:rPr>
          <w:rFonts w:ascii="Times New Roman" w:hAnsi="Times New Roman" w:cs="Times New Roman"/>
          <w:b/>
          <w:bCs/>
          <w:i/>
          <w:iCs/>
          <w:sz w:val="22"/>
          <w:szCs w:val="22"/>
        </w:rPr>
        <w:fldChar w:fldCharType="separate"/>
      </w:r>
      <w:r w:rsidRPr="009F6F14">
        <w:rPr>
          <w:rFonts w:ascii="Times New Roman" w:hAnsi="Times New Roman" w:cs="Times New Roman"/>
          <w:sz w:val="22"/>
        </w:rPr>
        <w:t>(Decenzo D.A and Robbins, S.P, 1999, p. 5)</w:t>
      </w:r>
      <w:r>
        <w:rPr>
          <w:rFonts w:ascii="Times New Roman" w:hAnsi="Times New Roman" w:cs="Times New Roman"/>
          <w:b/>
          <w:bCs/>
          <w:i/>
          <w:iCs/>
          <w:sz w:val="22"/>
          <w:szCs w:val="22"/>
        </w:rPr>
        <w:fldChar w:fldCharType="end"/>
      </w:r>
      <w:r>
        <w:rPr>
          <w:rFonts w:ascii="Times New Roman" w:hAnsi="Times New Roman" w:cs="Times New Roman"/>
          <w:b/>
          <w:bCs/>
          <w:iCs/>
          <w:sz w:val="22"/>
          <w:szCs w:val="22"/>
        </w:rPr>
        <w:t xml:space="preserve">. </w:t>
      </w:r>
      <w:r w:rsidRPr="001F55D3">
        <w:rPr>
          <w:rFonts w:ascii="Times New Roman" w:hAnsi="Times New Roman" w:cs="Times New Roman"/>
          <w:sz w:val="22"/>
          <w:szCs w:val="22"/>
        </w:rPr>
        <w:t>Peranan kepala sekolah dalam rangka mutu pendidikan sangat penting karena</w:t>
      </w:r>
      <w:r>
        <w:rPr>
          <w:rFonts w:ascii="Times New Roman" w:hAnsi="Times New Roman" w:cs="Times New Roman"/>
          <w:sz w:val="22"/>
          <w:szCs w:val="22"/>
        </w:rPr>
        <w:t xml:space="preserve"> </w:t>
      </w:r>
      <w:r w:rsidRPr="001F55D3">
        <w:rPr>
          <w:rFonts w:ascii="Times New Roman" w:hAnsi="Times New Roman" w:cs="Times New Roman"/>
          <w:sz w:val="22"/>
          <w:szCs w:val="22"/>
        </w:rPr>
        <w:t>dapat mempengaruhi berhasil dan tidaknya mutu pendidikan itu sendiri. Kepala</w:t>
      </w:r>
      <w:r>
        <w:rPr>
          <w:rFonts w:ascii="Times New Roman" w:hAnsi="Times New Roman" w:cs="Times New Roman"/>
          <w:sz w:val="22"/>
          <w:szCs w:val="22"/>
        </w:rPr>
        <w:t xml:space="preserve"> </w:t>
      </w:r>
      <w:r w:rsidRPr="001F55D3">
        <w:rPr>
          <w:rFonts w:ascii="Times New Roman" w:hAnsi="Times New Roman" w:cs="Times New Roman"/>
          <w:sz w:val="22"/>
          <w:szCs w:val="22"/>
        </w:rPr>
        <w:t>sekolah sebagai tulang punggung mutu pendidikan dituntut untuk bertindak</w:t>
      </w:r>
      <w:r>
        <w:rPr>
          <w:rFonts w:ascii="Times New Roman" w:hAnsi="Times New Roman" w:cs="Times New Roman"/>
          <w:sz w:val="22"/>
          <w:szCs w:val="22"/>
        </w:rPr>
        <w:t xml:space="preserve"> </w:t>
      </w:r>
      <w:r w:rsidRPr="001F55D3">
        <w:rPr>
          <w:rFonts w:ascii="Times New Roman" w:hAnsi="Times New Roman" w:cs="Times New Roman"/>
          <w:sz w:val="22"/>
          <w:szCs w:val="22"/>
        </w:rPr>
        <w:t>sebagai pembangkit semangat, mendorong, merintis dan memantapkan sertasekaligus sebagai administrator.</w:t>
      </w:r>
    </w:p>
    <w:p w:rsidR="00571B09" w:rsidRDefault="00571B09" w:rsidP="00571B09">
      <w:pPr>
        <w:autoSpaceDE w:val="0"/>
        <w:autoSpaceDN w:val="0"/>
        <w:adjustRightInd w:val="0"/>
        <w:spacing w:line="360" w:lineRule="auto"/>
        <w:ind w:left="426" w:firstLine="426"/>
        <w:jc w:val="both"/>
        <w:rPr>
          <w:rFonts w:ascii="Times New Roman" w:hAnsi="Times New Roman" w:cs="Times New Roman"/>
          <w:sz w:val="22"/>
          <w:szCs w:val="22"/>
        </w:rPr>
      </w:pPr>
      <w:r>
        <w:rPr>
          <w:rFonts w:ascii="Times New Roman" w:hAnsi="Times New Roman" w:cs="Times New Roman"/>
          <w:sz w:val="22"/>
          <w:szCs w:val="22"/>
        </w:rPr>
        <w:lastRenderedPageBreak/>
        <w:t>Dengan demikian, dari paparan diatas, maka kajian ini untuk melihat lebih jauh tentang; Pertama, b</w:t>
      </w:r>
      <w:r w:rsidRPr="009F6F14">
        <w:rPr>
          <w:rFonts w:ascii="Times New Roman" w:hAnsi="Times New Roman" w:cs="Times New Roman"/>
          <w:sz w:val="22"/>
          <w:szCs w:val="22"/>
          <w:lang w:val="en-US"/>
        </w:rPr>
        <w:t>agaimana gambaran gaya kepemimpinan kepala sekolah TK Negeri Pembina Yogyakarta?</w:t>
      </w:r>
      <w:r>
        <w:rPr>
          <w:rFonts w:ascii="Times New Roman" w:hAnsi="Times New Roman" w:cs="Times New Roman"/>
          <w:sz w:val="22"/>
          <w:szCs w:val="22"/>
        </w:rPr>
        <w:t xml:space="preserve">. </w:t>
      </w:r>
      <w:r w:rsidRPr="009F6F14">
        <w:rPr>
          <w:rFonts w:ascii="Times New Roman" w:hAnsi="Times New Roman" w:cs="Times New Roman"/>
          <w:i/>
          <w:sz w:val="22"/>
          <w:szCs w:val="22"/>
        </w:rPr>
        <w:t>Kedua</w:t>
      </w:r>
      <w:r>
        <w:rPr>
          <w:rFonts w:ascii="Times New Roman" w:hAnsi="Times New Roman" w:cs="Times New Roman"/>
          <w:sz w:val="22"/>
          <w:szCs w:val="22"/>
        </w:rPr>
        <w:t>, a</w:t>
      </w:r>
      <w:r w:rsidRPr="009F6F14">
        <w:rPr>
          <w:rFonts w:ascii="Times New Roman" w:hAnsi="Times New Roman" w:cs="Times New Roman"/>
          <w:sz w:val="22"/>
          <w:szCs w:val="22"/>
          <w:lang w:val="en-US"/>
        </w:rPr>
        <w:t>pa faktor-faktor yang menyebabkan gaya kepemimpinan subjek?</w:t>
      </w:r>
      <w:r>
        <w:rPr>
          <w:rFonts w:ascii="Times New Roman" w:hAnsi="Times New Roman" w:cs="Times New Roman"/>
          <w:sz w:val="22"/>
          <w:szCs w:val="22"/>
        </w:rPr>
        <w:t xml:space="preserve">. </w:t>
      </w:r>
      <w:r w:rsidRPr="009F6F14">
        <w:rPr>
          <w:rFonts w:ascii="Times New Roman" w:hAnsi="Times New Roman" w:cs="Times New Roman"/>
          <w:i/>
          <w:sz w:val="22"/>
          <w:szCs w:val="22"/>
        </w:rPr>
        <w:t>Ketiga</w:t>
      </w:r>
      <w:r>
        <w:rPr>
          <w:rFonts w:ascii="Times New Roman" w:hAnsi="Times New Roman" w:cs="Times New Roman"/>
          <w:sz w:val="22"/>
          <w:szCs w:val="22"/>
        </w:rPr>
        <w:t xml:space="preserve">, </w:t>
      </w:r>
      <w:r w:rsidRPr="009F6F14">
        <w:rPr>
          <w:rFonts w:ascii="Times New Roman" w:hAnsi="Times New Roman" w:cs="Times New Roman"/>
          <w:sz w:val="22"/>
          <w:szCs w:val="22"/>
          <w:lang w:val="en-US"/>
        </w:rPr>
        <w:t>Bagaimana cara mengembangkan gaya kepemimpinan subjek?</w:t>
      </w:r>
    </w:p>
    <w:p w:rsidR="00571B09" w:rsidRDefault="00571B09" w:rsidP="00571B09">
      <w:pPr>
        <w:autoSpaceDE w:val="0"/>
        <w:autoSpaceDN w:val="0"/>
        <w:adjustRightInd w:val="0"/>
        <w:spacing w:line="360" w:lineRule="auto"/>
        <w:ind w:left="426" w:firstLine="426"/>
        <w:jc w:val="both"/>
        <w:rPr>
          <w:rFonts w:ascii="Times New Roman" w:hAnsi="Times New Roman" w:cs="Times New Roman"/>
          <w:sz w:val="22"/>
          <w:szCs w:val="22"/>
        </w:rPr>
      </w:pPr>
    </w:p>
    <w:p w:rsidR="00571B09" w:rsidRDefault="00571B09" w:rsidP="00571B09">
      <w:pPr>
        <w:spacing w:line="0" w:lineRule="atLeast"/>
        <w:ind w:left="140"/>
        <w:rPr>
          <w:rFonts w:ascii="Times New Roman" w:hAnsi="Times New Roman" w:cs="Times New Roman"/>
          <w:b/>
          <w:sz w:val="22"/>
          <w:szCs w:val="22"/>
        </w:rPr>
      </w:pPr>
      <w:r w:rsidRPr="009E71AB">
        <w:rPr>
          <w:rFonts w:ascii="Times New Roman" w:hAnsi="Times New Roman" w:cs="Times New Roman"/>
          <w:b/>
          <w:sz w:val="22"/>
          <w:szCs w:val="22"/>
        </w:rPr>
        <w:t>METODE</w:t>
      </w:r>
    </w:p>
    <w:p w:rsidR="00571B09" w:rsidRDefault="00571B09" w:rsidP="00571B09">
      <w:pPr>
        <w:spacing w:line="360" w:lineRule="auto"/>
        <w:ind w:left="142" w:firstLine="578"/>
        <w:jc w:val="both"/>
        <w:rPr>
          <w:rFonts w:ascii="Times New Roman" w:hAnsi="Times New Roman" w:cs="Times New Roman"/>
          <w:sz w:val="22"/>
          <w:szCs w:val="22"/>
        </w:rPr>
      </w:pPr>
      <w:r>
        <w:rPr>
          <w:rFonts w:ascii="Times New Roman" w:hAnsi="Times New Roman" w:cs="Times New Roman"/>
          <w:sz w:val="22"/>
          <w:szCs w:val="22"/>
        </w:rPr>
        <w:t xml:space="preserve">Penelitian ini menggunakan penelitian kualitatif dengan metode deskriptif dimana suatu bentuk penelitian yang ditunjukkan untuk mendeskripsikan atau menggambarkan fenomena-fenomena yang ada baik fenomena alamiyah maupun rekayasa manusia.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aIzyGXL1","properties":{"formattedCitation":"(Meleong, 2008, p. 17)","plainCitation":"(Meleong, 2008, p. 17)","noteIndex":0},"citationItems":[{"id":1618,"uris":["http://zotero.org/users/5166781/items/45XLNR7T"],"uri":["http://zotero.org/users/5166781/items/45XLNR7T"],"itemData":{"id":1618,"type":"book","event-place":"Bandung","publisher":"Remaja Rosdakarya","publisher-place":"Bandung","title":"Metode Penelitian Kualitatif","author":[{"family":"Meleong","given":"Lexy J."}],"issued":{"date-parts":[["2008"]]}},"locator":"17"}],"schema":"https://github.com/citation-style-language/schema/raw/master/csl-citation.json"} </w:instrText>
      </w:r>
      <w:r>
        <w:rPr>
          <w:rFonts w:ascii="Times New Roman" w:hAnsi="Times New Roman" w:cs="Times New Roman"/>
          <w:sz w:val="22"/>
          <w:szCs w:val="22"/>
        </w:rPr>
        <w:fldChar w:fldCharType="separate"/>
      </w:r>
      <w:r w:rsidRPr="002E4C6F">
        <w:rPr>
          <w:rFonts w:ascii="Times New Roman" w:hAnsi="Times New Roman" w:cs="Times New Roman"/>
          <w:sz w:val="22"/>
        </w:rPr>
        <w:t>(Meleong, 2008, p. 17)</w:t>
      </w:r>
      <w:r>
        <w:rPr>
          <w:rFonts w:ascii="Times New Roman" w:hAnsi="Times New Roman" w:cs="Times New Roman"/>
          <w:sz w:val="22"/>
          <w:szCs w:val="22"/>
        </w:rPr>
        <w:fldChar w:fldCharType="end"/>
      </w:r>
      <w:r>
        <w:rPr>
          <w:rFonts w:ascii="Times New Roman" w:hAnsi="Times New Roman" w:cs="Times New Roman"/>
          <w:sz w:val="22"/>
          <w:szCs w:val="22"/>
        </w:rPr>
        <w:t>.  Lokasi penelitian jl. Glagahsari, Umbulharjo 3/369 Celeban Yogyakarta, lokasi TK Negeri Pembina tidak jauh dari pemukiman warga dan terletak ditengah permukiman warga. TK ini memiliki tempat yang strategis dimana luas tanah 1798m</w:t>
      </w:r>
      <w:r w:rsidRPr="00C13201">
        <w:rPr>
          <w:rFonts w:ascii="Times New Roman" w:hAnsi="Times New Roman" w:cs="Times New Roman"/>
          <w:sz w:val="22"/>
          <w:szCs w:val="22"/>
          <w:vertAlign w:val="superscript"/>
        </w:rPr>
        <w:t>2</w:t>
      </w:r>
      <w:r>
        <w:rPr>
          <w:rFonts w:ascii="Times New Roman" w:hAnsi="Times New Roman" w:cs="Times New Roman"/>
          <w:sz w:val="22"/>
          <w:szCs w:val="22"/>
        </w:rPr>
        <w:t xml:space="preserve"> dan luas bangunan 1043m</w:t>
      </w:r>
      <w:r w:rsidRPr="00C13201">
        <w:rPr>
          <w:rFonts w:ascii="Times New Roman" w:hAnsi="Times New Roman" w:cs="Times New Roman"/>
          <w:sz w:val="22"/>
          <w:szCs w:val="22"/>
          <w:vertAlign w:val="superscript"/>
        </w:rPr>
        <w:t>2</w:t>
      </w:r>
      <w:r>
        <w:rPr>
          <w:rFonts w:ascii="Times New Roman" w:hAnsi="Times New Roman" w:cs="Times New Roman"/>
          <w:sz w:val="22"/>
          <w:szCs w:val="22"/>
          <w:vertAlign w:val="superscript"/>
        </w:rPr>
        <w:t xml:space="preserve"> </w:t>
      </w:r>
      <w:r>
        <w:rPr>
          <w:rFonts w:ascii="Times New Roman" w:hAnsi="Times New Roman" w:cs="Times New Roman"/>
          <w:sz w:val="22"/>
          <w:szCs w:val="22"/>
        </w:rPr>
        <w:t xml:space="preserve">dengan kapasitas jumlah murid yang memadai. TK Negeri Pembina ini mendidik anak usia dini dari usia 4 tahun sampai dengan usia 6 tahun. Objek penelitian ini adalah kepala sekolah dan guru TK Negeri Pembina, adapun teknik pengumpulan data dalam penelitian yang penulis gunakan adalah teknik observasi, wawancara dan dokumentasi, adapun yang dimaksud teknik observasi adalah metode pengumpulan data melalui pengamatan langsung atau peninjauan secara cermat dan langsung.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DTkCEDLV","properties":{"formattedCitation":"(Sugiyono, 2007, p. 2)","plainCitation":"(Sugiyono, 2007, p. 2)","noteIndex":0},"citationItems":[{"id":1419,"uris":["http://zotero.org/users/5166781/items/99SYBNC9"],"uri":["http://zotero.org/users/5166781/items/99SYBNC9"],"itemData":{"id":1419,"type":"book","event-place":"Jakarta","publisher":"Rineka Cipta","publisher-place":"Jakarta","title":"Penelitian Kualitatif dan Kuantitatif","author":[{"literal":"Sugiyono"}],"issued":{"date-parts":[["2007"]]}},"locator":"2"}],"schema":"https://github.com/citation-style-language/schema/raw/master/csl-citation.json"} </w:instrText>
      </w:r>
      <w:r>
        <w:rPr>
          <w:rFonts w:ascii="Times New Roman" w:hAnsi="Times New Roman" w:cs="Times New Roman"/>
          <w:sz w:val="22"/>
          <w:szCs w:val="22"/>
        </w:rPr>
        <w:fldChar w:fldCharType="separate"/>
      </w:r>
      <w:r w:rsidRPr="002E4C6F">
        <w:rPr>
          <w:rFonts w:ascii="Times New Roman" w:hAnsi="Times New Roman" w:cs="Times New Roman"/>
          <w:sz w:val="22"/>
        </w:rPr>
        <w:t>(Sugiyono, 2007, p. 2)</w:t>
      </w:r>
      <w:r>
        <w:rPr>
          <w:rFonts w:ascii="Times New Roman" w:hAnsi="Times New Roman" w:cs="Times New Roman"/>
          <w:sz w:val="22"/>
          <w:szCs w:val="22"/>
        </w:rPr>
        <w:fldChar w:fldCharType="end"/>
      </w:r>
      <w:r>
        <w:rPr>
          <w:rFonts w:ascii="Times New Roman" w:hAnsi="Times New Roman" w:cs="Times New Roman"/>
          <w:sz w:val="22"/>
          <w:szCs w:val="22"/>
        </w:rPr>
        <w:t xml:space="preserve">. Penelitian ini penulis menggunakan observasi </w:t>
      </w:r>
      <w:r>
        <w:rPr>
          <w:rFonts w:ascii="Times New Roman" w:hAnsi="Times New Roman" w:cs="Times New Roman"/>
          <w:i/>
          <w:sz w:val="22"/>
          <w:szCs w:val="22"/>
        </w:rPr>
        <w:t xml:space="preserve">non-partisipan </w:t>
      </w:r>
      <w:r>
        <w:rPr>
          <w:rFonts w:ascii="Times New Roman" w:hAnsi="Times New Roman" w:cs="Times New Roman"/>
          <w:sz w:val="22"/>
          <w:szCs w:val="22"/>
        </w:rPr>
        <w:t xml:space="preserve">yaitu penulis tidak terlibat secara langsung melainkan hanya sebagai pengamat independe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lPziJ1IC","properties":{"formattedCitation":"(Sugiyono, 2007, p. 2)","plainCitation":"(Sugiyono, 2007, p. 2)","noteIndex":0},"citationItems":[{"id":1419,"uris":["http://zotero.org/users/5166781/items/99SYBNC9"],"uri":["http://zotero.org/users/5166781/items/99SYBNC9"],"itemData":{"id":1419,"type":"book","event-place":"Jakarta","publisher":"Rineka Cipta","publisher-place":"Jakarta","title":"Penelitian Kualitatif dan Kuantitatif","author":[{"literal":"Sugiyono"}],"issued":{"date-parts":[["2007"]]}},"locator":"2"}],"schema":"https://github.com/citation-style-language/schema/raw/master/csl-citation.json"} </w:instrText>
      </w:r>
      <w:r>
        <w:rPr>
          <w:rFonts w:ascii="Times New Roman" w:hAnsi="Times New Roman" w:cs="Times New Roman"/>
          <w:sz w:val="22"/>
          <w:szCs w:val="22"/>
        </w:rPr>
        <w:fldChar w:fldCharType="separate"/>
      </w:r>
      <w:r w:rsidRPr="002E4C6F">
        <w:rPr>
          <w:rFonts w:ascii="Times New Roman" w:hAnsi="Times New Roman" w:cs="Times New Roman"/>
          <w:sz w:val="22"/>
        </w:rPr>
        <w:t>(Sugiyono, 2007, p. 2)</w:t>
      </w:r>
      <w:r>
        <w:rPr>
          <w:rFonts w:ascii="Times New Roman" w:hAnsi="Times New Roman" w:cs="Times New Roman"/>
          <w:sz w:val="22"/>
          <w:szCs w:val="22"/>
        </w:rPr>
        <w:fldChar w:fldCharType="end"/>
      </w:r>
      <w:r>
        <w:rPr>
          <w:rFonts w:ascii="Times New Roman" w:hAnsi="Times New Roman" w:cs="Times New Roman"/>
          <w:sz w:val="22"/>
          <w:szCs w:val="22"/>
        </w:rPr>
        <w:t xml:space="preserve">.  Jadi dalam teknik observasi </w:t>
      </w:r>
      <w:r>
        <w:rPr>
          <w:rFonts w:ascii="Times New Roman" w:hAnsi="Times New Roman" w:cs="Times New Roman"/>
          <w:i/>
          <w:sz w:val="22"/>
          <w:szCs w:val="22"/>
        </w:rPr>
        <w:t xml:space="preserve">non-partisipan </w:t>
      </w:r>
      <w:r>
        <w:rPr>
          <w:rFonts w:ascii="Times New Roman" w:hAnsi="Times New Roman" w:cs="Times New Roman"/>
          <w:sz w:val="22"/>
          <w:szCs w:val="22"/>
        </w:rPr>
        <w:t>ini penulis datang di tempat yang diamati akan tetapi hanya mengamati kegiatan dan tidak ikut terlibat dalam kegiatan tersebut.</w:t>
      </w:r>
    </w:p>
    <w:p w:rsidR="00571B09" w:rsidRDefault="00571B09" w:rsidP="00571B09">
      <w:pPr>
        <w:spacing w:line="360" w:lineRule="auto"/>
        <w:ind w:left="142" w:firstLine="578"/>
        <w:jc w:val="both"/>
        <w:rPr>
          <w:rFonts w:ascii="Times New Roman" w:hAnsi="Times New Roman" w:cs="Times New Roman"/>
          <w:sz w:val="22"/>
          <w:szCs w:val="22"/>
        </w:rPr>
      </w:pPr>
      <w:r>
        <w:rPr>
          <w:rFonts w:ascii="Times New Roman" w:hAnsi="Times New Roman" w:cs="Times New Roman"/>
          <w:sz w:val="22"/>
          <w:szCs w:val="22"/>
        </w:rPr>
        <w:t xml:space="preserve">Jenis wawancara yang digunakan dalam penulisan ini adalah wawancara terstruktur yakni dalam melakukan wawancara, pengumpulan data telah menyiapkan intrumen penelitian berupa pertanyaan-pertanyaan tertuli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WSmwkjKp","properties":{"formattedCitation":"(Sugiyono, 2007, p. 17)","plainCitation":"(Sugiyono, 2007, p. 17)","noteIndex":0},"citationItems":[{"id":1419,"uris":["http://zotero.org/users/5166781/items/99SYBNC9"],"uri":["http://zotero.org/users/5166781/items/99SYBNC9"],"itemData":{"id":1419,"type":"book","event-place":"Jakarta","publisher":"Rineka Cipta","publisher-place":"Jakarta","title":"Penelitian Kualitatif dan Kuantitatif","author":[{"literal":"Sugiyono"}],"issued":{"date-parts":[["2007"]]}},"locator":"17"}],"schema":"https://github.com/citation-style-language/schema/raw/master/csl-citation.json"} </w:instrText>
      </w:r>
      <w:r>
        <w:rPr>
          <w:rFonts w:ascii="Times New Roman" w:hAnsi="Times New Roman" w:cs="Times New Roman"/>
          <w:sz w:val="22"/>
          <w:szCs w:val="22"/>
        </w:rPr>
        <w:fldChar w:fldCharType="separate"/>
      </w:r>
      <w:r w:rsidRPr="002E4C6F">
        <w:rPr>
          <w:rFonts w:ascii="Times New Roman" w:hAnsi="Times New Roman" w:cs="Times New Roman"/>
          <w:sz w:val="22"/>
        </w:rPr>
        <w:t>(Sugiyono, 2007, p. 17)</w:t>
      </w:r>
      <w:r>
        <w:rPr>
          <w:rFonts w:ascii="Times New Roman" w:hAnsi="Times New Roman" w:cs="Times New Roman"/>
          <w:sz w:val="22"/>
          <w:szCs w:val="22"/>
        </w:rPr>
        <w:fldChar w:fldCharType="end"/>
      </w:r>
      <w:r>
        <w:rPr>
          <w:rFonts w:ascii="Times New Roman" w:hAnsi="Times New Roman" w:cs="Times New Roman"/>
          <w:sz w:val="22"/>
          <w:szCs w:val="22"/>
        </w:rPr>
        <w:t xml:space="preserve">. Metode ini digunakan penulis untuk mewawancarai kepala sekolah TK Negeri pembina untuk mengetahui hal-hal yang terkait tentang gaya kepemimpinan sehingga mudah memperoleh informasi untuk melengkapi data penelitian. Sementara teknik dokumentasi dalam penelitian ini adalah mencari data mengenai hal-hal berupa catatan, transkip, buku-buku, surat kabar, majalah dan sebagainya.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u6V3ylmo","properties":{"formattedCitation":"(Arikunto, 2010, p. 19)","plainCitation":"(Arikunto, 2010, p. 19)","noteIndex":0},"citationItems":[{"id":873,"uris":["http://zotero.org/users/5166781/items/3YDBX5KN"],"uri":["http://zotero.org/users/5166781/items/3YDBX5KN"],"itemData":{"id":873,"type":"book","event-place":"Jakarta","publisher":"Rineka Cipta","publisher-place":"Jakarta","title":"Prosedur Penelitian: Suatu Pendekatan Praktek","author":[{"family":"Arikunto","given":"Suharsimi"}],"issued":{"date-parts":[["2010"]]}},"locator":"19"}],"schema":"https://github.com/citation-style-language/schema/raw/master/csl-citation.json"} </w:instrText>
      </w:r>
      <w:r>
        <w:rPr>
          <w:rFonts w:ascii="Times New Roman" w:hAnsi="Times New Roman" w:cs="Times New Roman"/>
          <w:sz w:val="22"/>
          <w:szCs w:val="22"/>
        </w:rPr>
        <w:fldChar w:fldCharType="separate"/>
      </w:r>
      <w:r w:rsidRPr="002E4C6F">
        <w:rPr>
          <w:rFonts w:ascii="Times New Roman" w:hAnsi="Times New Roman" w:cs="Times New Roman"/>
          <w:sz w:val="22"/>
        </w:rPr>
        <w:t>(Arikunto, 2010, p. 19)</w:t>
      </w:r>
      <w:r>
        <w:rPr>
          <w:rFonts w:ascii="Times New Roman" w:hAnsi="Times New Roman" w:cs="Times New Roman"/>
          <w:sz w:val="22"/>
          <w:szCs w:val="22"/>
        </w:rPr>
        <w:fldChar w:fldCharType="end"/>
      </w:r>
      <w:r>
        <w:rPr>
          <w:rFonts w:ascii="Times New Roman" w:hAnsi="Times New Roman" w:cs="Times New Roman"/>
          <w:sz w:val="22"/>
          <w:szCs w:val="22"/>
        </w:rPr>
        <w:t>. Metode dokumentasi digunakan sebagai metode pendukung dalam penelitian ini.</w:t>
      </w:r>
    </w:p>
    <w:p w:rsidR="00571B09" w:rsidRDefault="00571B09" w:rsidP="00571B09">
      <w:pPr>
        <w:spacing w:line="360" w:lineRule="auto"/>
        <w:ind w:left="142" w:firstLine="578"/>
        <w:jc w:val="both"/>
        <w:rPr>
          <w:rFonts w:ascii="Times New Roman" w:hAnsi="Times New Roman" w:cs="Times New Roman"/>
          <w:sz w:val="22"/>
          <w:szCs w:val="22"/>
        </w:rPr>
      </w:pPr>
      <w:r>
        <w:rPr>
          <w:rFonts w:ascii="Times New Roman" w:hAnsi="Times New Roman" w:cs="Times New Roman"/>
          <w:sz w:val="22"/>
          <w:szCs w:val="22"/>
        </w:rPr>
        <w:t xml:space="preserve">Adapun tahap analisis data dalam penelitian ini adalah reduksi data, penyajian data dan verifikasi (penarikan kesimpulan). Reduksi data berfungsi sebagai merangkum, memilih hal-hal yang pokok, memfokuskan pada hal-hal yang penting, dicari tema dan polanya. Dengan demikian data yang telah di reduksi akan memberikan gambaran yang lebih jelas dan mempermudah peneliti untuk melakukan pengumpulan data selanjutnya dan mencarinya bila diperluka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Ogy5Ux0X","properties":{"formattedCitation":"(Sugiyono, 2007, p. 92)","plainCitation":"(Sugiyono, 2007, p. 92)","noteIndex":0},"citationItems":[{"id":1419,"uris":["http://zotero.org/users/5166781/items/99SYBNC9"],"uri":["http://zotero.org/users/5166781/items/99SYBNC9"],"itemData":{"id":1419,"type":"book","event-place":"Jakarta","publisher":"Rineka Cipta","publisher-place":"Jakarta","title":"Penelitian Kualitatif dan Kuantitatif","author":[{"literal":"Sugiyono"}],"issued":{"date-parts":[["2007"]]}},"locator":"92"}],"schema":"https://github.com/citation-style-language/schema/raw/master/csl-citation.json"} </w:instrText>
      </w:r>
      <w:r>
        <w:rPr>
          <w:rFonts w:ascii="Times New Roman" w:hAnsi="Times New Roman" w:cs="Times New Roman"/>
          <w:sz w:val="22"/>
          <w:szCs w:val="22"/>
        </w:rPr>
        <w:fldChar w:fldCharType="separate"/>
      </w:r>
      <w:r w:rsidRPr="002E4C6F">
        <w:rPr>
          <w:rFonts w:ascii="Times New Roman" w:hAnsi="Times New Roman" w:cs="Times New Roman"/>
          <w:sz w:val="22"/>
        </w:rPr>
        <w:t>(Sugiyono, 2007, p. 92)</w:t>
      </w:r>
      <w:r>
        <w:rPr>
          <w:rFonts w:ascii="Times New Roman" w:hAnsi="Times New Roman" w:cs="Times New Roman"/>
          <w:sz w:val="22"/>
          <w:szCs w:val="22"/>
        </w:rPr>
        <w:fldChar w:fldCharType="end"/>
      </w:r>
      <w:r>
        <w:rPr>
          <w:rFonts w:ascii="Times New Roman" w:hAnsi="Times New Roman" w:cs="Times New Roman"/>
          <w:sz w:val="22"/>
          <w:szCs w:val="22"/>
        </w:rPr>
        <w:t xml:space="preserve">. Dalam penelitian kualitatif penyajian data bisa dilakukan dalam bentuk uraian singkat, bagan, hubungan antar kategori dan sejenisnya.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JPjWFes9","properties":{"formattedCitation":"(Sugiyono, 2007, p. 95)","plainCitation":"(Sugiyono, 2007, p. 95)","noteIndex":0},"citationItems":[{"id":1419,"uris":["http://zotero.org/users/5166781/items/99SYBNC9"],"uri":["http://zotero.org/users/5166781/items/99SYBNC9"],"itemData":{"id":1419,"type":"book","event-place":"Jakarta","publisher":"Rineka Cipta","publisher-place":"Jakarta","title":"Penelitian Kualitatif dan Kuantitatif","author":[{"literal":"Sugiyono"}],"issued":{"date-parts":[["2007"]]}},"locator":"95"}],"schema":"https://github.com/citation-style-language/schema/raw/master/csl-citation.json"} </w:instrText>
      </w:r>
      <w:r>
        <w:rPr>
          <w:rFonts w:ascii="Times New Roman" w:hAnsi="Times New Roman" w:cs="Times New Roman"/>
          <w:sz w:val="22"/>
          <w:szCs w:val="22"/>
        </w:rPr>
        <w:fldChar w:fldCharType="separate"/>
      </w:r>
      <w:r w:rsidRPr="002E4C6F">
        <w:rPr>
          <w:rFonts w:ascii="Times New Roman" w:hAnsi="Times New Roman" w:cs="Times New Roman"/>
          <w:sz w:val="22"/>
        </w:rPr>
        <w:t>(Sugiyono, 2007, p. 95)</w:t>
      </w:r>
      <w:r>
        <w:rPr>
          <w:rFonts w:ascii="Times New Roman" w:hAnsi="Times New Roman" w:cs="Times New Roman"/>
          <w:sz w:val="22"/>
          <w:szCs w:val="22"/>
        </w:rPr>
        <w:fldChar w:fldCharType="end"/>
      </w:r>
      <w:r>
        <w:rPr>
          <w:rFonts w:ascii="Times New Roman" w:hAnsi="Times New Roman" w:cs="Times New Roman"/>
          <w:sz w:val="22"/>
          <w:szCs w:val="22"/>
        </w:rPr>
        <w:t xml:space="preserve">. Sedangkan verifikasi atau penarikan kesimpulan yang dimaksudkan dalam penelitian ini adalah sebagai penaraikan makna dari data yang tampil dengan melibatkan pemahaman sipeneliti.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ik8V6EfL","properties":{"formattedCitation":"(Adnan and Mujahidin, 2004, p. 138)","plainCitation":"(Adnan and Mujahidin, 2004, p. 138)","noteIndex":0},"citationItems":[{"id":3691,"uris":["http://zotero.org/users/5166781/items/G5UGMNFR"],"uri":["http://zotero.org/users/5166781/items/G5UGMNFR"],"itemData":{"id":3691,"type":"book","event-place":"Bandung","publisher":"Alfabeta","publisher-place":"Bandung","title":"Panduan Penelitian Praktis untuk Menyusun Skripsi, Tesis dan Disertasi","author":[{"literal":"Adnan"},{"literal":"Mujahidin"}],"issued":{"date-parts":[["2004"]]}},"locator":"138"}],"schema":"https://github.com/citation-style-language/schema/raw/master/csl-citation.json"} </w:instrText>
      </w:r>
      <w:r>
        <w:rPr>
          <w:rFonts w:ascii="Times New Roman" w:hAnsi="Times New Roman" w:cs="Times New Roman"/>
          <w:sz w:val="22"/>
          <w:szCs w:val="22"/>
        </w:rPr>
        <w:fldChar w:fldCharType="separate"/>
      </w:r>
      <w:r w:rsidRPr="002E4C6F">
        <w:rPr>
          <w:rFonts w:ascii="Times New Roman" w:hAnsi="Times New Roman" w:cs="Times New Roman"/>
          <w:sz w:val="22"/>
        </w:rPr>
        <w:t>(Adnan and Mujahidin, 2004, p. 138)</w:t>
      </w:r>
      <w:r>
        <w:rPr>
          <w:rFonts w:ascii="Times New Roman" w:hAnsi="Times New Roman" w:cs="Times New Roman"/>
          <w:sz w:val="22"/>
          <w:szCs w:val="22"/>
        </w:rPr>
        <w:fldChar w:fldCharType="end"/>
      </w:r>
    </w:p>
    <w:p w:rsidR="00571B09" w:rsidRPr="0092527D" w:rsidRDefault="00571B09" w:rsidP="00571B09">
      <w:pPr>
        <w:spacing w:line="360" w:lineRule="auto"/>
        <w:ind w:left="142" w:firstLine="578"/>
        <w:jc w:val="both"/>
        <w:rPr>
          <w:rFonts w:ascii="Times New Roman" w:hAnsi="Times New Roman" w:cs="Times New Roman"/>
          <w:sz w:val="22"/>
          <w:szCs w:val="22"/>
        </w:rPr>
      </w:pPr>
      <w:r>
        <w:rPr>
          <w:rFonts w:ascii="Times New Roman" w:hAnsi="Times New Roman" w:cs="Times New Roman"/>
          <w:sz w:val="22"/>
          <w:szCs w:val="22"/>
        </w:rPr>
        <w:lastRenderedPageBreak/>
        <w:t xml:space="preserve">Teknik pemeriksaan keabsahan data yang digunakan dala penelitian ini adalah </w:t>
      </w:r>
      <w:r w:rsidRPr="0049126C">
        <w:rPr>
          <w:rFonts w:ascii="Times New Roman" w:hAnsi="Times New Roman" w:cs="Times New Roman"/>
          <w:i/>
          <w:sz w:val="22"/>
          <w:szCs w:val="22"/>
        </w:rPr>
        <w:t>trianggulasi</w:t>
      </w:r>
      <w:r>
        <w:rPr>
          <w:rFonts w:ascii="Times New Roman" w:hAnsi="Times New Roman" w:cs="Times New Roman"/>
          <w:sz w:val="22"/>
          <w:szCs w:val="22"/>
        </w:rPr>
        <w:t xml:space="preserve"> data dan </w:t>
      </w:r>
      <w:r w:rsidRPr="0049126C">
        <w:rPr>
          <w:rFonts w:ascii="Times New Roman" w:hAnsi="Times New Roman" w:cs="Times New Roman"/>
          <w:i/>
          <w:sz w:val="22"/>
          <w:szCs w:val="22"/>
        </w:rPr>
        <w:t>member-check</w:t>
      </w:r>
      <w:r>
        <w:rPr>
          <w:rFonts w:ascii="Times New Roman" w:hAnsi="Times New Roman" w:cs="Times New Roman"/>
          <w:i/>
          <w:sz w:val="22"/>
          <w:szCs w:val="22"/>
        </w:rPr>
        <w:t xml:space="preserve">. </w:t>
      </w:r>
      <w:r>
        <w:rPr>
          <w:rFonts w:ascii="Times New Roman" w:hAnsi="Times New Roman" w:cs="Times New Roman"/>
          <w:i/>
          <w:sz w:val="22"/>
          <w:szCs w:val="22"/>
        </w:rPr>
        <w:fldChar w:fldCharType="begin"/>
      </w:r>
      <w:r>
        <w:rPr>
          <w:rFonts w:ascii="Times New Roman" w:hAnsi="Times New Roman" w:cs="Times New Roman"/>
          <w:i/>
          <w:sz w:val="22"/>
          <w:szCs w:val="22"/>
        </w:rPr>
        <w:instrText xml:space="preserve"> ADDIN ZOTERO_ITEM CSL_CITATION {"citationID":"tmSx0NUn","properties":{"formattedCitation":"(Sutama, 2010, p. 233)","plainCitation":"(Sutama, 2010, p. 233)","noteIndex":0},"citationItems":[{"id":3692,"uris":["http://zotero.org/users/5166781/items/XUYYT9Y2"],"uri":["http://zotero.org/users/5166781/items/XUYYT9Y2"],"itemData":{"id":3692,"type":"book","event-place":"Surakarta","publisher":"Fairuz Media","publisher-place":"Surakarta","title":"Metode Penelitian Kuantitatif, Kualitatif, PTK, R&amp;D","author":[{"literal":"Sutama"}],"issued":{"date-parts":[["2010"]]}},"locator":"233"}],"schema":"https://github.com/citation-style-language/schema/raw/master/csl-citation.json"} </w:instrText>
      </w:r>
      <w:r>
        <w:rPr>
          <w:rFonts w:ascii="Times New Roman" w:hAnsi="Times New Roman" w:cs="Times New Roman"/>
          <w:i/>
          <w:sz w:val="22"/>
          <w:szCs w:val="22"/>
        </w:rPr>
        <w:fldChar w:fldCharType="separate"/>
      </w:r>
      <w:r w:rsidRPr="002E4C6F">
        <w:rPr>
          <w:rFonts w:ascii="Times New Roman" w:hAnsi="Times New Roman" w:cs="Times New Roman"/>
          <w:sz w:val="22"/>
        </w:rPr>
        <w:t>(Sutama, 2010, p. 233)</w:t>
      </w:r>
      <w:r>
        <w:rPr>
          <w:rFonts w:ascii="Times New Roman" w:hAnsi="Times New Roman" w:cs="Times New Roman"/>
          <w:i/>
          <w:sz w:val="22"/>
          <w:szCs w:val="22"/>
        </w:rPr>
        <w:fldChar w:fldCharType="end"/>
      </w:r>
      <w:r>
        <w:rPr>
          <w:rFonts w:ascii="Times New Roman" w:hAnsi="Times New Roman" w:cs="Times New Roman"/>
          <w:i/>
          <w:sz w:val="22"/>
          <w:szCs w:val="22"/>
        </w:rPr>
        <w:t>. T</w:t>
      </w:r>
      <w:r w:rsidRPr="0092527D">
        <w:rPr>
          <w:rFonts w:ascii="Times New Roman" w:hAnsi="Times New Roman" w:cs="Times New Roman"/>
          <w:i/>
          <w:sz w:val="22"/>
          <w:szCs w:val="22"/>
        </w:rPr>
        <w:t>rianggulasi</w:t>
      </w:r>
      <w:r>
        <w:rPr>
          <w:rFonts w:ascii="Times New Roman" w:hAnsi="Times New Roman" w:cs="Times New Roman"/>
          <w:sz w:val="22"/>
          <w:szCs w:val="22"/>
        </w:rPr>
        <w:t xml:space="preserve"> sumber dilakukan dengan cara membandingkan dan mengecek kembali informasi dari informan satu dengan informan yang lain, trianggulasi metode dilakukan dengan memanfaatkan penggunaan beberapa metode berbeda untuk memperoleh informasi. Sedangkan </w:t>
      </w:r>
      <w:r>
        <w:rPr>
          <w:rFonts w:ascii="Times New Roman" w:hAnsi="Times New Roman" w:cs="Times New Roman"/>
          <w:i/>
          <w:sz w:val="22"/>
          <w:szCs w:val="22"/>
        </w:rPr>
        <w:t xml:space="preserve">member-check </w:t>
      </w:r>
      <w:r>
        <w:rPr>
          <w:rFonts w:ascii="Times New Roman" w:hAnsi="Times New Roman" w:cs="Times New Roman"/>
          <w:sz w:val="22"/>
          <w:szCs w:val="22"/>
        </w:rPr>
        <w:t>dilakukan pada subjek wawancara yaitu pada saat wawancara dan melalui rangkuman hasil yang telah dibuat penulis.</w:t>
      </w:r>
    </w:p>
    <w:p w:rsidR="00571B09" w:rsidRDefault="00571B09" w:rsidP="00571B09">
      <w:pPr>
        <w:spacing w:line="354" w:lineRule="auto"/>
        <w:ind w:left="140" w:right="146" w:firstLine="427"/>
        <w:jc w:val="both"/>
        <w:rPr>
          <w:rFonts w:ascii="Times New Roman" w:eastAsia="Times New Roman" w:hAnsi="Times New Roman"/>
          <w:sz w:val="22"/>
        </w:rPr>
      </w:pPr>
    </w:p>
    <w:p w:rsidR="00571B09" w:rsidRDefault="00571B09" w:rsidP="00571B09">
      <w:pPr>
        <w:spacing w:line="360" w:lineRule="auto"/>
        <w:ind w:left="140"/>
        <w:rPr>
          <w:rFonts w:ascii="Times New Roman" w:eastAsia="Times New Roman" w:hAnsi="Times New Roman"/>
          <w:b/>
          <w:sz w:val="24"/>
        </w:rPr>
      </w:pPr>
      <w:bookmarkStart w:id="0" w:name="page2"/>
      <w:bookmarkEnd w:id="0"/>
      <w:r>
        <w:rPr>
          <w:rFonts w:ascii="Times New Roman" w:eastAsia="Times New Roman" w:hAnsi="Times New Roman"/>
          <w:b/>
          <w:sz w:val="24"/>
        </w:rPr>
        <w:t>HASIL</w:t>
      </w:r>
    </w:p>
    <w:p w:rsidR="00571B09" w:rsidRDefault="00571B09" w:rsidP="00571B09">
      <w:pPr>
        <w:spacing w:line="360" w:lineRule="auto"/>
        <w:ind w:left="140"/>
        <w:rPr>
          <w:rFonts w:ascii="Times New Roman" w:eastAsia="Times New Roman" w:hAnsi="Times New Roman" w:cs="Times New Roman"/>
          <w:b/>
          <w:sz w:val="22"/>
          <w:szCs w:val="22"/>
        </w:rPr>
      </w:pPr>
      <w:r w:rsidRPr="009E71AB">
        <w:rPr>
          <w:rFonts w:ascii="Times New Roman" w:hAnsi="Times New Roman" w:cs="Times New Roman"/>
          <w:b/>
          <w:sz w:val="22"/>
          <w:szCs w:val="22"/>
        </w:rPr>
        <w:t>Kepemimpinan Kepala Sekolah TK Negeri Pembina Yogyakarta</w:t>
      </w:r>
    </w:p>
    <w:p w:rsidR="00571B09" w:rsidRDefault="00571B09" w:rsidP="00571B09">
      <w:pPr>
        <w:spacing w:line="360" w:lineRule="auto"/>
        <w:ind w:left="142" w:firstLine="578"/>
        <w:jc w:val="both"/>
        <w:rPr>
          <w:rFonts w:ascii="Times New Roman" w:eastAsia="Times New Roman" w:hAnsi="Times New Roman" w:cs="Times New Roman"/>
          <w:b/>
          <w:sz w:val="22"/>
          <w:szCs w:val="22"/>
        </w:rPr>
      </w:pPr>
      <w:r w:rsidRPr="009E71AB">
        <w:rPr>
          <w:rFonts w:ascii="Times New Roman" w:hAnsi="Times New Roman" w:cs="Times New Roman"/>
          <w:sz w:val="22"/>
          <w:szCs w:val="22"/>
        </w:rPr>
        <w:t>Kepemimpinan Kepala Sekolah TK Negeri Pembina merupakan pemimpin yang visioner karena Ia mampu mencetuskan idea atau gagasan suatu visi yang selanjutnya melalui dialog yang kritis dengan unsur pimpinan yang merumuskan masa depan terhadap keberadaan sekolah sebagai organisasi yang kompleks dan yang dicita-citakan melalui komitmen, terhadap proses sosialisasi, transformasi, implementasi gagasan-gagasan ideal serta mampu melaksanakan peran kepala sekolah sebagai seseorang yang memberikan tanggungjawab dalam memimpin sekolahnya.</w:t>
      </w:r>
    </w:p>
    <w:p w:rsidR="00571B09" w:rsidRDefault="00571B09" w:rsidP="00571B09">
      <w:pPr>
        <w:spacing w:line="360" w:lineRule="auto"/>
        <w:ind w:left="140" w:firstLine="580"/>
        <w:jc w:val="both"/>
        <w:rPr>
          <w:rFonts w:ascii="Times New Roman" w:eastAsia="Times New Roman" w:hAnsi="Times New Roman" w:cs="Times New Roman"/>
          <w:b/>
          <w:sz w:val="22"/>
          <w:szCs w:val="22"/>
        </w:rPr>
      </w:pPr>
      <w:r w:rsidRPr="009E71AB">
        <w:rPr>
          <w:rFonts w:ascii="Times New Roman" w:hAnsi="Times New Roman" w:cs="Times New Roman"/>
          <w:sz w:val="22"/>
          <w:szCs w:val="22"/>
        </w:rPr>
        <w:t xml:space="preserve">Selain itu Kepemimpinan TK Negeri Pembina termasuk dalam berfikir jangka panjang dimana kepala sekolah bertanggung jawab atas penyelenggaraan pendidikan, administrasi sekolah, pembinaan tenaga kependidikan, dan pendayagunaan serta pemeliharaan sarana dan prasarana. </w:t>
      </w:r>
      <w:r w:rsidRPr="009E71AB">
        <w:rPr>
          <w:rFonts w:ascii="Times New Roman" w:hAnsi="Times New Roman" w:cs="Times New Roman"/>
          <w:sz w:val="22"/>
          <w:szCs w:val="22"/>
          <w:lang w:val="en-US"/>
        </w:rPr>
        <w:t xml:space="preserve">Dengan </w:t>
      </w:r>
      <w:r w:rsidRPr="009E71AB">
        <w:rPr>
          <w:rFonts w:ascii="Times New Roman" w:hAnsi="Times New Roman" w:cs="Times New Roman"/>
          <w:sz w:val="22"/>
          <w:szCs w:val="22"/>
        </w:rPr>
        <w:t>tersusun</w:t>
      </w:r>
      <w:r w:rsidRPr="009E71AB">
        <w:rPr>
          <w:rFonts w:ascii="Times New Roman" w:hAnsi="Times New Roman" w:cs="Times New Roman"/>
          <w:sz w:val="22"/>
          <w:szCs w:val="22"/>
          <w:lang w:val="en-US"/>
        </w:rPr>
        <w:t>nya</w:t>
      </w:r>
      <w:r w:rsidRPr="009E71AB">
        <w:rPr>
          <w:rFonts w:ascii="Times New Roman" w:hAnsi="Times New Roman" w:cs="Times New Roman"/>
          <w:sz w:val="22"/>
          <w:szCs w:val="22"/>
        </w:rPr>
        <w:t xml:space="preserve"> visi dan misi program kerja, uraian tugas, dan program supervisi</w:t>
      </w:r>
      <w:r w:rsidRPr="009E71AB">
        <w:rPr>
          <w:rFonts w:ascii="Times New Roman" w:hAnsi="Times New Roman" w:cs="Times New Roman"/>
          <w:sz w:val="22"/>
          <w:szCs w:val="22"/>
          <w:lang w:val="en-US"/>
        </w:rPr>
        <w:t xml:space="preserve"> sehingga </w:t>
      </w:r>
      <w:r w:rsidRPr="009E71AB">
        <w:rPr>
          <w:rFonts w:ascii="Times New Roman" w:hAnsi="Times New Roman" w:cs="Times New Roman"/>
          <w:sz w:val="22"/>
          <w:szCs w:val="22"/>
        </w:rPr>
        <w:t>tercipta</w:t>
      </w:r>
      <w:r w:rsidRPr="009E71AB">
        <w:rPr>
          <w:rFonts w:ascii="Times New Roman" w:hAnsi="Times New Roman" w:cs="Times New Roman"/>
          <w:sz w:val="22"/>
          <w:szCs w:val="22"/>
          <w:lang w:val="en-US"/>
        </w:rPr>
        <w:t>nya pengembangan</w:t>
      </w:r>
      <w:r w:rsidRPr="009E71AB">
        <w:rPr>
          <w:rFonts w:ascii="Times New Roman" w:hAnsi="Times New Roman" w:cs="Times New Roman"/>
          <w:sz w:val="22"/>
          <w:szCs w:val="22"/>
        </w:rPr>
        <w:t xml:space="preserve"> inovasi</w:t>
      </w:r>
      <w:r w:rsidRPr="009E71AB">
        <w:rPr>
          <w:rFonts w:ascii="Times New Roman" w:hAnsi="Times New Roman" w:cs="Times New Roman"/>
          <w:sz w:val="22"/>
          <w:szCs w:val="22"/>
          <w:lang w:val="en-US"/>
        </w:rPr>
        <w:t>-inovasi dalam</w:t>
      </w:r>
      <w:r w:rsidRPr="009E71AB">
        <w:rPr>
          <w:rFonts w:ascii="Times New Roman" w:hAnsi="Times New Roman" w:cs="Times New Roman"/>
          <w:sz w:val="22"/>
          <w:szCs w:val="22"/>
        </w:rPr>
        <w:t xml:space="preserve"> pembelajaran dan telah berfungsi sebagai TK percontohan</w:t>
      </w:r>
      <w:r w:rsidRPr="009E71AB">
        <w:rPr>
          <w:rFonts w:ascii="Times New Roman" w:hAnsi="Times New Roman" w:cs="Times New Roman"/>
          <w:sz w:val="22"/>
          <w:szCs w:val="22"/>
          <w:lang w:val="en-US"/>
        </w:rPr>
        <w:t xml:space="preserve">. Dalam hal ini juga </w:t>
      </w:r>
      <w:r w:rsidRPr="009E71AB">
        <w:rPr>
          <w:rFonts w:ascii="Times New Roman" w:eastAsia="Times New Roman" w:hAnsi="Times New Roman" w:cs="Times New Roman"/>
          <w:sz w:val="22"/>
          <w:szCs w:val="22"/>
          <w:lang w:val="en-US"/>
        </w:rPr>
        <w:t>TK Negeri Pembina dapat menjadi TK percontohan apabila kepala TK, guru, komite TK, dinas pendididikan nasional, dan masyarakat menjalin kerja sama dan memecahkan permasalahan bersama sehingga dapat menentukan strategi dan langkah-langkah yang tepat untuk keberhasilan yang akan datang.</w:t>
      </w:r>
    </w:p>
    <w:p w:rsidR="00571B09" w:rsidRDefault="00571B09" w:rsidP="00571B09">
      <w:pPr>
        <w:spacing w:line="360" w:lineRule="auto"/>
        <w:ind w:left="140" w:firstLine="580"/>
        <w:jc w:val="both"/>
        <w:rPr>
          <w:rFonts w:ascii="Times New Roman" w:eastAsia="Times New Roman" w:hAnsi="Times New Roman" w:cs="Times New Roman"/>
          <w:b/>
          <w:sz w:val="22"/>
          <w:szCs w:val="22"/>
        </w:rPr>
      </w:pPr>
      <w:r w:rsidRPr="009E71AB">
        <w:rPr>
          <w:rFonts w:ascii="Times New Roman" w:hAnsi="Times New Roman" w:cs="Times New Roman"/>
          <w:sz w:val="22"/>
          <w:szCs w:val="22"/>
        </w:rPr>
        <w:t>Gaya kepemimpinan yang demikian adalah</w:t>
      </w:r>
      <w:r>
        <w:rPr>
          <w:rFonts w:ascii="Times New Roman" w:hAnsi="Times New Roman" w:cs="Times New Roman"/>
          <w:sz w:val="22"/>
          <w:szCs w:val="22"/>
        </w:rPr>
        <w:t xml:space="preserve"> </w:t>
      </w:r>
      <w:r w:rsidRPr="009E71AB">
        <w:rPr>
          <w:rFonts w:ascii="Times New Roman" w:hAnsi="Times New Roman" w:cs="Times New Roman"/>
          <w:sz w:val="22"/>
          <w:szCs w:val="22"/>
        </w:rPr>
        <w:t>cara atau teknik seseorang dalam menjalankan suatu kepemimpinan yang berarti pula sebagai norma perilaku yang digunakan seseorang pada saat orang tersebut mencoba mempengaruhi perilaku orang lain seperti yang ia lihat. Dalam hal ini usaha menselaraskan persepsi diantara orang yang akan mempengaruhi perilaku dengan yang akan dipengaruhi menjadi amat penting kedudukannya.</w:t>
      </w:r>
    </w:p>
    <w:p w:rsidR="00571B09" w:rsidRDefault="00571B09" w:rsidP="00571B09">
      <w:pPr>
        <w:spacing w:line="360" w:lineRule="auto"/>
        <w:ind w:left="140" w:firstLine="580"/>
        <w:jc w:val="both"/>
        <w:rPr>
          <w:rFonts w:ascii="Times New Roman" w:hAnsi="Times New Roman" w:cs="Times New Roman"/>
          <w:sz w:val="22"/>
          <w:szCs w:val="22"/>
        </w:rPr>
      </w:pPr>
      <w:r w:rsidRPr="009E71AB">
        <w:rPr>
          <w:rFonts w:ascii="Times New Roman" w:hAnsi="Times New Roman" w:cs="Times New Roman"/>
          <w:color w:val="000000"/>
          <w:sz w:val="22"/>
          <w:szCs w:val="22"/>
        </w:rPr>
        <w:t>Faktor</w:t>
      </w:r>
      <w:r w:rsidRPr="009E71AB">
        <w:rPr>
          <w:rFonts w:ascii="Times New Roman" w:hAnsi="Times New Roman" w:cs="Times New Roman"/>
          <w:sz w:val="22"/>
          <w:szCs w:val="22"/>
        </w:rPr>
        <w:t xml:space="preserve"> yang menyebabkan gaya kepemimpinan subjek di TK Negeri Pembina Yogyakarta adalah subjek</w:t>
      </w:r>
      <w:r>
        <w:rPr>
          <w:rFonts w:ascii="Times New Roman" w:hAnsi="Times New Roman" w:cs="Times New Roman"/>
          <w:sz w:val="22"/>
          <w:szCs w:val="22"/>
        </w:rPr>
        <w:t xml:space="preserve"> </w:t>
      </w:r>
      <w:r w:rsidRPr="009E71AB">
        <w:rPr>
          <w:rFonts w:ascii="Times New Roman" w:hAnsi="Times New Roman" w:cs="Times New Roman"/>
          <w:sz w:val="22"/>
          <w:szCs w:val="22"/>
        </w:rPr>
        <w:t>memberikan semangat yang tinggi dengan mencontohkan moral yang tinggi</w:t>
      </w:r>
      <w:r>
        <w:rPr>
          <w:rFonts w:ascii="Times New Roman" w:hAnsi="Times New Roman" w:cs="Times New Roman"/>
          <w:sz w:val="22"/>
          <w:szCs w:val="22"/>
        </w:rPr>
        <w:t xml:space="preserve"> </w:t>
      </w:r>
      <w:r w:rsidRPr="009E71AB">
        <w:rPr>
          <w:rFonts w:ascii="Times New Roman" w:hAnsi="Times New Roman" w:cs="Times New Roman"/>
          <w:sz w:val="22"/>
          <w:szCs w:val="22"/>
        </w:rPr>
        <w:t>karena pendidikan yang baik dimulai dari diri kita sendiri, untuk meningkatkan</w:t>
      </w:r>
      <w:r>
        <w:rPr>
          <w:rFonts w:ascii="Times New Roman" w:hAnsi="Times New Roman" w:cs="Times New Roman"/>
          <w:sz w:val="22"/>
          <w:szCs w:val="22"/>
        </w:rPr>
        <w:t xml:space="preserve"> </w:t>
      </w:r>
      <w:r w:rsidRPr="009E71AB">
        <w:rPr>
          <w:rFonts w:ascii="Times New Roman" w:hAnsi="Times New Roman" w:cs="Times New Roman"/>
          <w:sz w:val="22"/>
          <w:szCs w:val="22"/>
        </w:rPr>
        <w:t>semangat yang tinggi maka sebagai pemimpin harus mencontohkan moral yang</w:t>
      </w:r>
      <w:r>
        <w:rPr>
          <w:rFonts w:ascii="Times New Roman" w:hAnsi="Times New Roman" w:cs="Times New Roman"/>
          <w:sz w:val="22"/>
          <w:szCs w:val="22"/>
        </w:rPr>
        <w:t xml:space="preserve"> </w:t>
      </w:r>
      <w:r w:rsidRPr="009E71AB">
        <w:rPr>
          <w:rFonts w:ascii="Times New Roman" w:hAnsi="Times New Roman" w:cs="Times New Roman"/>
          <w:sz w:val="22"/>
          <w:szCs w:val="22"/>
        </w:rPr>
        <w:t xml:space="preserve">tinggi, sehingga dapat menjadi panutan. </w:t>
      </w:r>
      <w:r w:rsidRPr="009E71AB">
        <w:rPr>
          <w:rFonts w:ascii="Times New Roman" w:hAnsi="Times New Roman" w:cs="Times New Roman"/>
          <w:sz w:val="22"/>
          <w:szCs w:val="22"/>
          <w:lang w:val="en-US"/>
        </w:rPr>
        <w:t>Subjek mempertahankan orang lain sesuai</w:t>
      </w:r>
      <w:r>
        <w:rPr>
          <w:rFonts w:ascii="Times New Roman" w:hAnsi="Times New Roman" w:cs="Times New Roman"/>
          <w:sz w:val="22"/>
          <w:szCs w:val="22"/>
        </w:rPr>
        <w:t xml:space="preserve"> </w:t>
      </w:r>
      <w:r w:rsidRPr="009E71AB">
        <w:rPr>
          <w:rFonts w:ascii="Times New Roman" w:hAnsi="Times New Roman" w:cs="Times New Roman"/>
          <w:sz w:val="22"/>
          <w:szCs w:val="22"/>
          <w:lang w:val="en-US"/>
        </w:rPr>
        <w:t>dengan sifat masing-masing dan memandang orang lain sebagai teman kerja yang</w:t>
      </w:r>
      <w:r>
        <w:rPr>
          <w:rFonts w:ascii="Times New Roman" w:hAnsi="Times New Roman" w:cs="Times New Roman"/>
          <w:sz w:val="22"/>
          <w:szCs w:val="22"/>
        </w:rPr>
        <w:t xml:space="preserve"> </w:t>
      </w:r>
      <w:r w:rsidRPr="009E71AB">
        <w:rPr>
          <w:rFonts w:ascii="Times New Roman" w:hAnsi="Times New Roman" w:cs="Times New Roman"/>
          <w:sz w:val="22"/>
          <w:szCs w:val="22"/>
          <w:lang w:val="en-US"/>
        </w:rPr>
        <w:t>penting karena penempatan tugas, pekerjaan yang diberikan kepada orang lain</w:t>
      </w:r>
      <w:r>
        <w:rPr>
          <w:rFonts w:ascii="Times New Roman" w:hAnsi="Times New Roman" w:cs="Times New Roman"/>
          <w:sz w:val="22"/>
          <w:szCs w:val="22"/>
        </w:rPr>
        <w:t xml:space="preserve"> </w:t>
      </w:r>
      <w:r w:rsidRPr="009E71AB">
        <w:rPr>
          <w:rFonts w:ascii="Times New Roman" w:hAnsi="Times New Roman" w:cs="Times New Roman"/>
          <w:sz w:val="22"/>
          <w:szCs w:val="22"/>
          <w:lang w:val="en-US"/>
        </w:rPr>
        <w:t>sesuai dengan latar belakang kemampuannya, dan memandang bawahan tidak</w:t>
      </w:r>
      <w:r>
        <w:rPr>
          <w:rFonts w:ascii="Times New Roman" w:hAnsi="Times New Roman" w:cs="Times New Roman"/>
          <w:sz w:val="22"/>
          <w:szCs w:val="22"/>
        </w:rPr>
        <w:t xml:space="preserve"> </w:t>
      </w:r>
      <w:r w:rsidRPr="009E71AB">
        <w:rPr>
          <w:rFonts w:ascii="Times New Roman" w:hAnsi="Times New Roman" w:cs="Times New Roman"/>
          <w:sz w:val="22"/>
          <w:szCs w:val="22"/>
          <w:lang w:val="en-US"/>
        </w:rPr>
        <w:t>secara struktural antara atasan dengan bawahan, memandang semua orang</w:t>
      </w:r>
      <w:r>
        <w:rPr>
          <w:rFonts w:ascii="Times New Roman" w:hAnsi="Times New Roman" w:cs="Times New Roman"/>
          <w:sz w:val="22"/>
          <w:szCs w:val="22"/>
        </w:rPr>
        <w:t xml:space="preserve"> </w:t>
      </w:r>
      <w:r w:rsidRPr="009E71AB">
        <w:rPr>
          <w:rFonts w:ascii="Times New Roman" w:hAnsi="Times New Roman" w:cs="Times New Roman"/>
          <w:sz w:val="22"/>
          <w:szCs w:val="22"/>
          <w:lang w:val="en-US"/>
        </w:rPr>
        <w:t>berkapasitas sama, hanya tugasnya saja yang berbeda. Faktor yang menyebabkan</w:t>
      </w:r>
      <w:r>
        <w:rPr>
          <w:rFonts w:ascii="Times New Roman" w:hAnsi="Times New Roman" w:cs="Times New Roman"/>
          <w:sz w:val="22"/>
          <w:szCs w:val="22"/>
        </w:rPr>
        <w:t xml:space="preserve"> </w:t>
      </w:r>
      <w:r w:rsidRPr="009E71AB">
        <w:rPr>
          <w:rFonts w:ascii="Times New Roman" w:hAnsi="Times New Roman" w:cs="Times New Roman"/>
          <w:sz w:val="22"/>
          <w:szCs w:val="22"/>
          <w:lang w:val="en-US"/>
        </w:rPr>
        <w:t xml:space="preserve">subjek dapat menjalin hubungan yang baik meskipun </w:t>
      </w:r>
      <w:r w:rsidRPr="009E71AB">
        <w:rPr>
          <w:rFonts w:ascii="Times New Roman" w:hAnsi="Times New Roman" w:cs="Times New Roman"/>
          <w:sz w:val="22"/>
          <w:szCs w:val="22"/>
          <w:lang w:val="en-US"/>
        </w:rPr>
        <w:lastRenderedPageBreak/>
        <w:t>dengan orang baru, agar</w:t>
      </w:r>
      <w:r>
        <w:rPr>
          <w:rFonts w:ascii="Times New Roman" w:hAnsi="Times New Roman" w:cs="Times New Roman"/>
          <w:sz w:val="22"/>
          <w:szCs w:val="22"/>
        </w:rPr>
        <w:t xml:space="preserve"> </w:t>
      </w:r>
      <w:r w:rsidRPr="009E71AB">
        <w:rPr>
          <w:rFonts w:ascii="Times New Roman" w:hAnsi="Times New Roman" w:cs="Times New Roman"/>
          <w:sz w:val="22"/>
          <w:szCs w:val="22"/>
          <w:lang w:val="en-US"/>
        </w:rPr>
        <w:t>orang tersebut merasa nyaman, betah berada di lingkungan itu. Faktor yang</w:t>
      </w:r>
      <w:r>
        <w:rPr>
          <w:rFonts w:ascii="Times New Roman" w:hAnsi="Times New Roman" w:cs="Times New Roman"/>
          <w:sz w:val="22"/>
          <w:szCs w:val="22"/>
        </w:rPr>
        <w:t xml:space="preserve"> </w:t>
      </w:r>
      <w:r w:rsidRPr="009E71AB">
        <w:rPr>
          <w:rFonts w:ascii="Times New Roman" w:hAnsi="Times New Roman" w:cs="Times New Roman"/>
          <w:sz w:val="22"/>
          <w:szCs w:val="22"/>
          <w:lang w:val="en-US"/>
        </w:rPr>
        <w:t>menyebabkan subjek memandang konflik sebagai suatu yang wajar, karena</w:t>
      </w:r>
      <w:r>
        <w:rPr>
          <w:rFonts w:ascii="Times New Roman" w:hAnsi="Times New Roman" w:cs="Times New Roman"/>
          <w:sz w:val="22"/>
          <w:szCs w:val="22"/>
        </w:rPr>
        <w:t xml:space="preserve"> </w:t>
      </w:r>
      <w:r w:rsidRPr="009E71AB">
        <w:rPr>
          <w:rFonts w:ascii="Times New Roman" w:hAnsi="Times New Roman" w:cs="Times New Roman"/>
          <w:sz w:val="22"/>
          <w:szCs w:val="22"/>
          <w:lang w:val="en-US"/>
        </w:rPr>
        <w:t>konflik dimana saja pasti terjadi sehingga subjek mencari solusi yang baik untuk</w:t>
      </w:r>
      <w:r>
        <w:rPr>
          <w:rFonts w:ascii="Times New Roman" w:hAnsi="Times New Roman" w:cs="Times New Roman"/>
          <w:sz w:val="22"/>
          <w:szCs w:val="22"/>
        </w:rPr>
        <w:t xml:space="preserve"> </w:t>
      </w:r>
      <w:r w:rsidRPr="009E71AB">
        <w:rPr>
          <w:rFonts w:ascii="Times New Roman" w:hAnsi="Times New Roman" w:cs="Times New Roman"/>
          <w:sz w:val="22"/>
          <w:szCs w:val="22"/>
          <w:lang w:val="en-US"/>
        </w:rPr>
        <w:t>perbedaan pendapat tersebut agar tidak berkepanjangan.</w:t>
      </w:r>
    </w:p>
    <w:p w:rsidR="00571B09" w:rsidRDefault="00571B09" w:rsidP="00571B09">
      <w:pPr>
        <w:spacing w:line="360" w:lineRule="auto"/>
        <w:ind w:left="140" w:firstLine="580"/>
        <w:jc w:val="both"/>
        <w:rPr>
          <w:rFonts w:ascii="Times New Roman" w:hAnsi="Times New Roman" w:cs="Times New Roman"/>
          <w:sz w:val="22"/>
          <w:szCs w:val="22"/>
        </w:rPr>
      </w:pPr>
      <w:r w:rsidRPr="009E71AB">
        <w:rPr>
          <w:rFonts w:ascii="Times New Roman" w:hAnsi="Times New Roman" w:cs="Times New Roman"/>
          <w:color w:val="000000"/>
          <w:sz w:val="22"/>
          <w:szCs w:val="22"/>
        </w:rPr>
        <w:t>Cara mengembangkan</w:t>
      </w:r>
      <w:r w:rsidRPr="009E71AB">
        <w:rPr>
          <w:rFonts w:ascii="Times New Roman" w:hAnsi="Times New Roman" w:cs="Times New Roman"/>
          <w:sz w:val="22"/>
          <w:szCs w:val="22"/>
        </w:rPr>
        <w:t xml:space="preserve"> gaya kepemimpinan subjek di TK Negeri Pembina Yogyakarta adalah memberi semangat</w:t>
      </w:r>
      <w:r>
        <w:rPr>
          <w:rFonts w:ascii="Times New Roman" w:hAnsi="Times New Roman" w:cs="Times New Roman"/>
          <w:sz w:val="22"/>
          <w:szCs w:val="22"/>
        </w:rPr>
        <w:t xml:space="preserve"> </w:t>
      </w:r>
      <w:r w:rsidRPr="009E71AB">
        <w:rPr>
          <w:rFonts w:ascii="Times New Roman" w:hAnsi="Times New Roman" w:cs="Times New Roman"/>
          <w:sz w:val="22"/>
          <w:szCs w:val="22"/>
        </w:rPr>
        <w:t>dengan memberikan contoh terlebih dahulu kepada bawahan, cara subjek menjalin</w:t>
      </w:r>
      <w:r>
        <w:rPr>
          <w:rFonts w:ascii="Times New Roman" w:hAnsi="Times New Roman" w:cs="Times New Roman"/>
          <w:sz w:val="22"/>
          <w:szCs w:val="22"/>
        </w:rPr>
        <w:t xml:space="preserve"> </w:t>
      </w:r>
      <w:r w:rsidRPr="009E71AB">
        <w:rPr>
          <w:rFonts w:ascii="Times New Roman" w:hAnsi="Times New Roman" w:cs="Times New Roman"/>
          <w:sz w:val="22"/>
          <w:szCs w:val="22"/>
        </w:rPr>
        <w:t>hubungan meskipun dengan orang baru tetap baik yaitu tidak membedakan</w:t>
      </w:r>
      <w:r>
        <w:rPr>
          <w:rFonts w:ascii="Times New Roman" w:hAnsi="Times New Roman" w:cs="Times New Roman"/>
          <w:sz w:val="22"/>
          <w:szCs w:val="22"/>
        </w:rPr>
        <w:t xml:space="preserve"> </w:t>
      </w:r>
      <w:r w:rsidRPr="009E71AB">
        <w:rPr>
          <w:rFonts w:ascii="Times New Roman" w:hAnsi="Times New Roman" w:cs="Times New Roman"/>
          <w:sz w:val="22"/>
          <w:szCs w:val="22"/>
        </w:rPr>
        <w:t xml:space="preserve">dengan pegawai yang lainnya. </w:t>
      </w:r>
      <w:r w:rsidRPr="009E71AB">
        <w:rPr>
          <w:rFonts w:ascii="Times New Roman" w:hAnsi="Times New Roman" w:cs="Times New Roman"/>
          <w:sz w:val="22"/>
          <w:szCs w:val="22"/>
          <w:lang w:val="en-US"/>
        </w:rPr>
        <w:t>Cara subjek mempertahankan orang lain apabila</w:t>
      </w:r>
      <w:r>
        <w:rPr>
          <w:rFonts w:ascii="Times New Roman" w:hAnsi="Times New Roman" w:cs="Times New Roman"/>
          <w:sz w:val="22"/>
          <w:szCs w:val="22"/>
        </w:rPr>
        <w:t xml:space="preserve"> </w:t>
      </w:r>
      <w:r w:rsidRPr="009E71AB">
        <w:rPr>
          <w:rFonts w:ascii="Times New Roman" w:hAnsi="Times New Roman" w:cs="Times New Roman"/>
          <w:sz w:val="22"/>
          <w:szCs w:val="22"/>
          <w:lang w:val="en-US"/>
        </w:rPr>
        <w:t>orang tersebut memiliki loyalitas dan kinerja yang baik sesuai dengan kemampuan</w:t>
      </w:r>
      <w:r>
        <w:rPr>
          <w:rFonts w:ascii="Times New Roman" w:hAnsi="Times New Roman" w:cs="Times New Roman"/>
          <w:sz w:val="22"/>
          <w:szCs w:val="22"/>
        </w:rPr>
        <w:t xml:space="preserve"> </w:t>
      </w:r>
      <w:r w:rsidRPr="009E71AB">
        <w:rPr>
          <w:rFonts w:ascii="Times New Roman" w:hAnsi="Times New Roman" w:cs="Times New Roman"/>
          <w:sz w:val="22"/>
          <w:szCs w:val="22"/>
          <w:lang w:val="en-US"/>
        </w:rPr>
        <w:t>masing-masing sehingga orang tersebut tidak lagi dianggap sebagai bawahan</w:t>
      </w:r>
      <w:r>
        <w:rPr>
          <w:rFonts w:ascii="Times New Roman" w:hAnsi="Times New Roman" w:cs="Times New Roman"/>
          <w:sz w:val="22"/>
          <w:szCs w:val="22"/>
        </w:rPr>
        <w:t xml:space="preserve"> </w:t>
      </w:r>
      <w:r w:rsidRPr="009E71AB">
        <w:rPr>
          <w:rFonts w:ascii="Times New Roman" w:hAnsi="Times New Roman" w:cs="Times New Roman"/>
          <w:sz w:val="22"/>
          <w:szCs w:val="22"/>
          <w:lang w:val="en-US"/>
        </w:rPr>
        <w:t>tetapi sebagai teman kerja yang penting. Cara subjek memandang konflik adalah</w:t>
      </w:r>
      <w:r>
        <w:rPr>
          <w:rFonts w:ascii="Times New Roman" w:hAnsi="Times New Roman" w:cs="Times New Roman"/>
          <w:sz w:val="22"/>
          <w:szCs w:val="22"/>
        </w:rPr>
        <w:t xml:space="preserve"> </w:t>
      </w:r>
      <w:r w:rsidRPr="009E71AB">
        <w:rPr>
          <w:rFonts w:ascii="Times New Roman" w:hAnsi="Times New Roman" w:cs="Times New Roman"/>
          <w:sz w:val="22"/>
          <w:szCs w:val="22"/>
          <w:lang w:val="en-US"/>
        </w:rPr>
        <w:t>sebagai hal yang wajar dan dapat menyelesaikan perbedaan pendapat dengan</w:t>
      </w:r>
      <w:r>
        <w:rPr>
          <w:rFonts w:ascii="Times New Roman" w:hAnsi="Times New Roman" w:cs="Times New Roman"/>
          <w:sz w:val="22"/>
          <w:szCs w:val="22"/>
        </w:rPr>
        <w:t xml:space="preserve"> </w:t>
      </w:r>
      <w:r w:rsidRPr="009E71AB">
        <w:rPr>
          <w:rFonts w:ascii="Times New Roman" w:hAnsi="Times New Roman" w:cs="Times New Roman"/>
          <w:sz w:val="22"/>
          <w:szCs w:val="22"/>
          <w:lang w:val="en-US"/>
        </w:rPr>
        <w:t>mencari solusi yang baik.</w:t>
      </w:r>
    </w:p>
    <w:p w:rsidR="00571B09" w:rsidRPr="009E71AB" w:rsidRDefault="00571B09" w:rsidP="00571B09">
      <w:pPr>
        <w:ind w:left="140" w:firstLine="580"/>
        <w:jc w:val="both"/>
        <w:rPr>
          <w:rFonts w:ascii="Times New Roman" w:hAnsi="Times New Roman" w:cs="Times New Roman"/>
          <w:sz w:val="22"/>
          <w:szCs w:val="22"/>
        </w:rPr>
      </w:pPr>
    </w:p>
    <w:p w:rsidR="00571B09" w:rsidRPr="009E71AB" w:rsidRDefault="00571B09" w:rsidP="00571B09">
      <w:pPr>
        <w:spacing w:line="360" w:lineRule="auto"/>
        <w:ind w:left="140"/>
        <w:rPr>
          <w:rFonts w:ascii="Times New Roman" w:hAnsi="Times New Roman" w:cs="Times New Roman"/>
          <w:sz w:val="22"/>
          <w:szCs w:val="22"/>
        </w:rPr>
      </w:pPr>
      <w:r w:rsidRPr="009E71AB">
        <w:rPr>
          <w:rFonts w:ascii="Times New Roman" w:eastAsia="Times New Roman" w:hAnsi="Times New Roman" w:cs="Times New Roman"/>
          <w:b/>
          <w:sz w:val="22"/>
          <w:szCs w:val="22"/>
          <w:lang w:val="en-US"/>
        </w:rPr>
        <w:t>Sumber Daya Manusia</w:t>
      </w:r>
      <w:r w:rsidRPr="009E71AB">
        <w:rPr>
          <w:rFonts w:ascii="Times New Roman" w:eastAsia="Times New Roman" w:hAnsi="Times New Roman" w:cs="Times New Roman"/>
          <w:b/>
          <w:sz w:val="22"/>
          <w:szCs w:val="22"/>
        </w:rPr>
        <w:t xml:space="preserve"> TK Negeri Pembina Yogyakarta</w:t>
      </w:r>
    </w:p>
    <w:p w:rsidR="00571B09" w:rsidRDefault="00571B09" w:rsidP="00571B09">
      <w:pPr>
        <w:spacing w:line="360" w:lineRule="auto"/>
        <w:ind w:left="140" w:firstLine="580"/>
        <w:jc w:val="both"/>
        <w:rPr>
          <w:rFonts w:ascii="Times New Roman" w:eastAsia="Times New Roman" w:hAnsi="Times New Roman" w:cs="Times New Roman"/>
          <w:sz w:val="22"/>
          <w:szCs w:val="22"/>
        </w:rPr>
      </w:pPr>
      <w:r w:rsidRPr="009E71AB">
        <w:rPr>
          <w:rFonts w:ascii="Times New Roman" w:eastAsia="Times New Roman" w:hAnsi="Times New Roman" w:cs="Times New Roman"/>
          <w:sz w:val="22"/>
          <w:szCs w:val="22"/>
          <w:lang w:val="en-US"/>
        </w:rPr>
        <w:t xml:space="preserve">Manajemen sumber daya manusia merupakan suatu kegiatan pengelolaan yang meliputi pendayagunaan, pengembangan, penilaian, pemberian balas jasa bagi manusia sebagai individu anggota organisasi maupun lembaga. Manajemen sumber daya manusia juga diartikan sebagai aktifitas-aktifitas yang dilaksanakan agar sumber daya manusia dapat didayagunakan secara aktif dan efisien. Pengembangan sumber daya manusia berpijak pada fakta bahwa setiap tenaga kerja sebagai faktor SDM memerlukan pengetahuan, keahlian dan keterampilan yang baik. </w:t>
      </w:r>
    </w:p>
    <w:p w:rsidR="00571B09" w:rsidRDefault="00571B09" w:rsidP="00571B09">
      <w:pPr>
        <w:spacing w:line="360" w:lineRule="auto"/>
        <w:ind w:left="140" w:firstLine="580"/>
        <w:jc w:val="both"/>
        <w:rPr>
          <w:rFonts w:ascii="Times New Roman" w:eastAsia="Times New Roman" w:hAnsi="Times New Roman" w:cs="Times New Roman"/>
          <w:sz w:val="22"/>
          <w:szCs w:val="22"/>
        </w:rPr>
      </w:pPr>
      <w:r w:rsidRPr="009E71AB">
        <w:rPr>
          <w:rFonts w:ascii="Times New Roman" w:eastAsia="Times New Roman" w:hAnsi="Times New Roman" w:cs="Times New Roman"/>
          <w:sz w:val="22"/>
          <w:szCs w:val="22"/>
          <w:lang w:val="en-US"/>
        </w:rPr>
        <w:t xml:space="preserve">TK Negeri Pembina sebagai lembaga formal pendidikan yang memeiliki sumber daya manusia yang baik dan berkompeten dalam  penanganan/pengasuhan tumbuh kembang anak usia dini, karena disini Tk Negeri Pembina merupakan TK Negeri percontohan yang harus di akui kualitas </w:t>
      </w:r>
      <w:r w:rsidRPr="009E71AB">
        <w:rPr>
          <w:rFonts w:ascii="Times New Roman" w:eastAsia="Times New Roman" w:hAnsi="Times New Roman" w:cs="Times New Roman"/>
          <w:i/>
          <w:sz w:val="22"/>
          <w:szCs w:val="22"/>
          <w:lang w:val="en-US"/>
        </w:rPr>
        <w:t>output</w:t>
      </w:r>
      <w:r w:rsidRPr="009E71AB">
        <w:rPr>
          <w:rFonts w:ascii="Times New Roman" w:eastAsia="Times New Roman" w:hAnsi="Times New Roman" w:cs="Times New Roman"/>
          <w:sz w:val="22"/>
          <w:szCs w:val="22"/>
          <w:lang w:val="en-US"/>
        </w:rPr>
        <w:t xml:space="preserve"> peserta didik. Guru TK Negeri Pembina berjumlah 15 orang yang terdiri dari 10 orang berpendidikan S1 dengan jabatan PNS, 1 orang berpendidikan SPG TK dengan jabatan PNS, 1 orang berpendidikan SPG SD dengan jabatan masih Honda, dan 2 orang berpendidikan D.I dan D. II jabatan masih Honorer, dan 1 orang guru naban.</w:t>
      </w:r>
    </w:p>
    <w:p w:rsidR="00571B09" w:rsidRDefault="00571B09" w:rsidP="00571B09">
      <w:pPr>
        <w:spacing w:line="360" w:lineRule="auto"/>
        <w:ind w:left="140" w:firstLine="580"/>
        <w:jc w:val="both"/>
        <w:rPr>
          <w:rFonts w:ascii="Times New Roman" w:eastAsia="Times New Roman" w:hAnsi="Times New Roman" w:cs="Times New Roman"/>
          <w:sz w:val="22"/>
          <w:szCs w:val="22"/>
        </w:rPr>
      </w:pPr>
      <w:r w:rsidRPr="009E71AB">
        <w:rPr>
          <w:rFonts w:ascii="Times New Roman" w:eastAsia="Times New Roman" w:hAnsi="Times New Roman" w:cs="Times New Roman"/>
          <w:sz w:val="22"/>
          <w:szCs w:val="22"/>
          <w:lang w:val="en-US"/>
        </w:rPr>
        <w:t xml:space="preserve">Lemahnya output yang dihasilkan terhadap pedidikan ilmu pengetahuan semasa pembelajaran dalam tahap perkembangan </w:t>
      </w:r>
      <w:r w:rsidRPr="009E71AB">
        <w:rPr>
          <w:rFonts w:ascii="Times New Roman" w:eastAsia="Times New Roman" w:hAnsi="Times New Roman" w:cs="Times New Roman"/>
          <w:i/>
          <w:sz w:val="22"/>
          <w:szCs w:val="22"/>
          <w:lang w:val="en-US"/>
        </w:rPr>
        <w:t>golden age</w:t>
      </w:r>
      <w:r w:rsidRPr="009E71AB">
        <w:rPr>
          <w:rFonts w:ascii="Times New Roman" w:eastAsia="Times New Roman" w:hAnsi="Times New Roman" w:cs="Times New Roman"/>
          <w:sz w:val="22"/>
          <w:szCs w:val="22"/>
          <w:lang w:val="en-US"/>
        </w:rPr>
        <w:t xml:space="preserve">, membuat banyak pihak terutama orangtua menuntut adanya pengembangan manajemen sumber daya manusia yang memiliki kualitas dan kuantitas secara profesional sebagai SDM. </w:t>
      </w:r>
      <w:r w:rsidRPr="009E71AB">
        <w:rPr>
          <w:rFonts w:ascii="Times New Roman" w:hAnsi="Times New Roman" w:cs="Times New Roman"/>
          <w:sz w:val="22"/>
          <w:szCs w:val="22"/>
        </w:rPr>
        <w:t>Kegiatan organisasi maupun lembaga yang dilaksanakan menurut fungsi</w:t>
      </w:r>
      <w:r w:rsidRPr="009E71AB">
        <w:rPr>
          <w:rFonts w:ascii="Times New Roman" w:hAnsi="Times New Roman" w:cs="Times New Roman"/>
          <w:sz w:val="22"/>
          <w:szCs w:val="22"/>
          <w:lang w:val="en-US"/>
        </w:rPr>
        <w:t>-</w:t>
      </w:r>
      <w:r w:rsidRPr="009E71AB">
        <w:rPr>
          <w:rFonts w:ascii="Times New Roman" w:hAnsi="Times New Roman" w:cs="Times New Roman"/>
          <w:sz w:val="22"/>
          <w:szCs w:val="22"/>
        </w:rPr>
        <w:t xml:space="preserve">fungsi manajemen yaitu </w:t>
      </w:r>
      <w:r w:rsidRPr="009E71AB">
        <w:rPr>
          <w:rFonts w:ascii="Times New Roman" w:hAnsi="Times New Roman" w:cs="Times New Roman"/>
          <w:i/>
          <w:sz w:val="22"/>
          <w:szCs w:val="22"/>
        </w:rPr>
        <w:t>planning</w:t>
      </w:r>
      <w:r w:rsidRPr="009E71AB">
        <w:rPr>
          <w:rFonts w:ascii="Times New Roman" w:hAnsi="Times New Roman" w:cs="Times New Roman"/>
          <w:sz w:val="22"/>
          <w:szCs w:val="22"/>
        </w:rPr>
        <w:t xml:space="preserve">, </w:t>
      </w:r>
      <w:r w:rsidRPr="009E71AB">
        <w:rPr>
          <w:rFonts w:ascii="Times New Roman" w:hAnsi="Times New Roman" w:cs="Times New Roman"/>
          <w:i/>
          <w:sz w:val="22"/>
          <w:szCs w:val="22"/>
        </w:rPr>
        <w:t>organizing</w:t>
      </w:r>
      <w:r w:rsidRPr="009E71AB">
        <w:rPr>
          <w:rFonts w:ascii="Times New Roman" w:hAnsi="Times New Roman" w:cs="Times New Roman"/>
          <w:sz w:val="22"/>
          <w:szCs w:val="22"/>
        </w:rPr>
        <w:t xml:space="preserve">, </w:t>
      </w:r>
      <w:r w:rsidRPr="009E71AB">
        <w:rPr>
          <w:rFonts w:ascii="Times New Roman" w:hAnsi="Times New Roman" w:cs="Times New Roman"/>
          <w:i/>
          <w:sz w:val="22"/>
          <w:szCs w:val="22"/>
        </w:rPr>
        <w:t>actuating</w:t>
      </w:r>
      <w:r w:rsidRPr="009E71AB">
        <w:rPr>
          <w:rFonts w:ascii="Times New Roman" w:hAnsi="Times New Roman" w:cs="Times New Roman"/>
          <w:sz w:val="22"/>
          <w:szCs w:val="22"/>
        </w:rPr>
        <w:t xml:space="preserve">, </w:t>
      </w:r>
      <w:r w:rsidRPr="009E71AB">
        <w:rPr>
          <w:rFonts w:ascii="Times New Roman" w:hAnsi="Times New Roman" w:cs="Times New Roman"/>
          <w:i/>
          <w:sz w:val="22"/>
          <w:szCs w:val="22"/>
        </w:rPr>
        <w:t>controlling</w:t>
      </w:r>
      <w:r w:rsidRPr="009E71AB">
        <w:rPr>
          <w:rFonts w:ascii="Times New Roman" w:hAnsi="Times New Roman" w:cs="Times New Roman"/>
          <w:sz w:val="22"/>
          <w:szCs w:val="22"/>
        </w:rPr>
        <w:t xml:space="preserve"> akan menjamin tercapainya tujuan yang ditetapkan oleh </w:t>
      </w:r>
      <w:r w:rsidRPr="009E71AB">
        <w:rPr>
          <w:rFonts w:ascii="Times New Roman" w:hAnsi="Times New Roman" w:cs="Times New Roman"/>
          <w:sz w:val="22"/>
          <w:szCs w:val="22"/>
          <w:lang w:val="en-US"/>
        </w:rPr>
        <w:t>TK Negeri Pembina</w:t>
      </w:r>
      <w:r w:rsidRPr="009E71AB">
        <w:rPr>
          <w:rFonts w:ascii="Times New Roman" w:hAnsi="Times New Roman" w:cs="Times New Roman"/>
          <w:sz w:val="22"/>
          <w:szCs w:val="22"/>
        </w:rPr>
        <w:t xml:space="preserve"> dan menumbuhkan citra </w:t>
      </w:r>
      <w:r w:rsidRPr="009E71AB">
        <w:rPr>
          <w:rFonts w:ascii="Times New Roman" w:hAnsi="Times New Roman" w:cs="Times New Roman"/>
          <w:i/>
          <w:sz w:val="22"/>
          <w:szCs w:val="22"/>
        </w:rPr>
        <w:t>(image)</w:t>
      </w:r>
      <w:r w:rsidRPr="009E71AB">
        <w:rPr>
          <w:rFonts w:ascii="Times New Roman" w:hAnsi="Times New Roman" w:cs="Times New Roman"/>
          <w:sz w:val="22"/>
          <w:szCs w:val="22"/>
        </w:rPr>
        <w:t xml:space="preserve"> profesionalisme di kalangan masyarakat. Pencapaian tujuan tersebut ditempuh melalui pemanfaatan sumber daya dan sarana serta kerjasama dalam manajemen, karena pada dasarnya manajemen dilakukan oleh, untuk dan dengan manusia.</w:t>
      </w:r>
    </w:p>
    <w:p w:rsidR="00571B09" w:rsidRDefault="00571B09" w:rsidP="00571B09">
      <w:pPr>
        <w:spacing w:line="360" w:lineRule="auto"/>
        <w:ind w:left="140" w:firstLine="580"/>
        <w:jc w:val="both"/>
        <w:rPr>
          <w:rFonts w:ascii="Times New Roman" w:eastAsia="Times New Roman" w:hAnsi="Times New Roman" w:cs="Times New Roman"/>
          <w:sz w:val="22"/>
          <w:szCs w:val="22"/>
        </w:rPr>
      </w:pPr>
      <w:r w:rsidRPr="009E71AB">
        <w:rPr>
          <w:rFonts w:ascii="Times New Roman" w:hAnsi="Times New Roman" w:cs="Times New Roman"/>
          <w:sz w:val="22"/>
          <w:szCs w:val="22"/>
        </w:rPr>
        <w:t xml:space="preserve">Faktor manusia dalam manajemen merupakan unsur terpenting sehingga berhasil atau gagalnya suatu manajemen tergantung pada kemampuan untuk mendorong dan menggerakkan SDM </w:t>
      </w:r>
      <w:r w:rsidRPr="009E71AB">
        <w:rPr>
          <w:rFonts w:ascii="Times New Roman" w:hAnsi="Times New Roman" w:cs="Times New Roman"/>
          <w:sz w:val="22"/>
          <w:szCs w:val="22"/>
        </w:rPr>
        <w:lastRenderedPageBreak/>
        <w:t>yang dimiliki kearah tujuan.Suatu lembaga</w:t>
      </w:r>
      <w:r>
        <w:rPr>
          <w:rFonts w:ascii="Times New Roman" w:hAnsi="Times New Roman" w:cs="Times New Roman"/>
          <w:sz w:val="22"/>
          <w:szCs w:val="22"/>
        </w:rPr>
        <w:t xml:space="preserve"> </w:t>
      </w:r>
      <w:r w:rsidRPr="009E71AB">
        <w:rPr>
          <w:rFonts w:ascii="Times New Roman" w:hAnsi="Times New Roman" w:cs="Times New Roman"/>
          <w:sz w:val="22"/>
          <w:szCs w:val="22"/>
        </w:rPr>
        <w:t>memerlukan manajemen dalam menjalankan fungsi-fungsi disemua aktifitasnya. Lembaga pendidikan TK Negeri Pembina Yogyakarta merupakan salah satu lembaga pelayanan jasa dalam hal pendidikan dan pembinaan pada anak usia dini dengan latar belakang lingkungan keluarga, sosial, ekonomi dan agama yang berbeda. Oleh sebab itu manajemen dalam pengembangan SDM perlu adanya pondasi mendidik dan mengajar anak usia dini, sehingga SDM yang dihasilkan dapat meningkatkan ilmu pengetahuan, wawasan dan keterampilan tentang ke PAUDan.</w:t>
      </w:r>
    </w:p>
    <w:p w:rsidR="00571B09" w:rsidRDefault="00571B09" w:rsidP="00571B09">
      <w:pPr>
        <w:spacing w:line="360" w:lineRule="auto"/>
        <w:ind w:left="140" w:firstLine="580"/>
        <w:jc w:val="both"/>
        <w:rPr>
          <w:rFonts w:ascii="Times New Roman" w:hAnsi="Times New Roman" w:cs="Times New Roman"/>
          <w:sz w:val="22"/>
          <w:szCs w:val="22"/>
        </w:rPr>
      </w:pPr>
      <w:r w:rsidRPr="009E71AB">
        <w:rPr>
          <w:rFonts w:ascii="Times New Roman" w:hAnsi="Times New Roman" w:cs="Times New Roman"/>
          <w:sz w:val="22"/>
          <w:szCs w:val="22"/>
        </w:rPr>
        <w:t>Kurikulum adalah upaya untuk mengurus, mengatur, dan mengelola perangkat mata pelajaran yang akan diajarkan pada lembaga pendidikan sebagai pedoman penyelenggaraan kegiatan pembelajaran untuk mencapai tujuan pendidikan tertentu. Sehubungan dengan hal tersebut untuk mengembangkan kurikulum kondisi di lapangan menunjukkan adanya variasi kemampuan yang dimiliki oleh sekolah dalam mengembangkan kurikulum tersebut.</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nQNNVn8M","properties":{"formattedCitation":"(Rusman, 2009, p. 1)","plainCitation":"(Rusman, 2009, p. 1)","noteIndex":0},"citationItems":[{"id":3652,"uris":["http://zotero.org/users/5166781/items/RRG3FW7Z"],"uri":["http://zotero.org/users/5166781/items/RRG3FW7Z"],"itemData":{"id":3652,"type":"book","event-place":"Jakarta","publisher":"Rajawali Pers","publisher-place":"Jakarta","title":"Manajemen Kurikulum","author":[{"literal":"Rusman"}],"issued":{"date-parts":[["2009"]]}},"locator":"1"}],"schema":"https://github.com/citation-style-language/schema/raw/master/csl-citation.json"} </w:instrText>
      </w:r>
      <w:r>
        <w:rPr>
          <w:rFonts w:ascii="Times New Roman" w:hAnsi="Times New Roman" w:cs="Times New Roman"/>
          <w:sz w:val="22"/>
          <w:szCs w:val="22"/>
        </w:rPr>
        <w:fldChar w:fldCharType="separate"/>
      </w:r>
      <w:r w:rsidRPr="009E71AB">
        <w:rPr>
          <w:rFonts w:ascii="Times New Roman" w:hAnsi="Times New Roman" w:cs="Times New Roman"/>
          <w:sz w:val="22"/>
        </w:rPr>
        <w:t>(Rusman, 2009, p. 1)</w:t>
      </w:r>
      <w:r>
        <w:rPr>
          <w:rFonts w:ascii="Times New Roman" w:hAnsi="Times New Roman" w:cs="Times New Roman"/>
          <w:sz w:val="22"/>
          <w:szCs w:val="22"/>
        </w:rPr>
        <w:fldChar w:fldCharType="end"/>
      </w:r>
      <w:r>
        <w:rPr>
          <w:rFonts w:ascii="Times New Roman" w:hAnsi="Times New Roman" w:cs="Times New Roman"/>
          <w:sz w:val="22"/>
          <w:szCs w:val="22"/>
        </w:rPr>
        <w:t>.</w:t>
      </w:r>
    </w:p>
    <w:p w:rsidR="00571B09" w:rsidRDefault="00571B09" w:rsidP="00571B09">
      <w:pPr>
        <w:spacing w:line="360" w:lineRule="auto"/>
        <w:ind w:left="140" w:firstLine="580"/>
        <w:jc w:val="both"/>
        <w:rPr>
          <w:rFonts w:ascii="Times New Roman" w:hAnsi="Times New Roman" w:cs="Times New Roman"/>
          <w:sz w:val="22"/>
          <w:szCs w:val="22"/>
        </w:rPr>
      </w:pPr>
      <w:r w:rsidRPr="009E71AB">
        <w:rPr>
          <w:rFonts w:ascii="Times New Roman" w:hAnsi="Times New Roman" w:cs="Times New Roman"/>
          <w:sz w:val="22"/>
          <w:szCs w:val="22"/>
          <w:lang w:val="en-US"/>
        </w:rPr>
        <w:t xml:space="preserve">Adapun yang menjadi acuan kurikulum TK Negeri Pembina adalah menggunakan Permendiknas no 58 tahun 2009 tentang standar kompetensi yang menetapkan peraturan menteri pendidikan nasional tentang standar pendidikan anak usia dini yang tertuang dalam: </w:t>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ZOTERO_ITEM CSL_CITATION {"citationID":"MSKnQFrW","properties":{"formattedCitation":"(\\uc0\\u8220{}Permendiknas No 58 Tahun 2009 Tentang standar kompetensi kurikulum sekolah,\\uc0\\u8221{} n.d.)","plainCitation":"(“Permendiknas No 58 Tahun 2009 Tentang standar kompetensi kurikulum sekolah,” n.d.)","dontUpdate":true,"noteIndex":0},"citationItems":[{"id":3653,"uris":["http://zotero.org/users/5166781/items/4JYWNNTE"],"uri":["http://zotero.org/users/5166781/items/4JYWNNTE"],"itemData":{"id":3653,"type":"article-journal","title":"Permendiknas No 58 Tahun 2009 Tentang standar kompetensi kurikulum sekolah"}}],"schema":"https://github.com/citation-style-language/schema/raw/master/csl-citation.json"} </w:instrText>
      </w:r>
      <w:r>
        <w:rPr>
          <w:rFonts w:ascii="Times New Roman" w:hAnsi="Times New Roman" w:cs="Times New Roman"/>
          <w:sz w:val="22"/>
          <w:szCs w:val="22"/>
          <w:lang w:val="en-US"/>
        </w:rPr>
        <w:fldChar w:fldCharType="separate"/>
      </w:r>
      <w:r w:rsidRPr="000C62FC">
        <w:rPr>
          <w:rFonts w:ascii="Times New Roman" w:hAnsi="Times New Roman" w:cs="Times New Roman"/>
          <w:sz w:val="22"/>
          <w:szCs w:val="24"/>
        </w:rPr>
        <w:t>(“</w:t>
      </w:r>
      <w:r>
        <w:rPr>
          <w:rFonts w:ascii="Times New Roman" w:hAnsi="Times New Roman" w:cs="Times New Roman"/>
          <w:sz w:val="22"/>
          <w:szCs w:val="24"/>
        </w:rPr>
        <w:t>Permendiknas No 58 Tahun 2009"</w:t>
      </w:r>
      <w:r w:rsidRPr="000C62FC">
        <w:rPr>
          <w:rFonts w:ascii="Times New Roman" w:hAnsi="Times New Roman" w:cs="Times New Roman"/>
          <w:sz w:val="22"/>
          <w:szCs w:val="24"/>
        </w:rPr>
        <w:t>)</w:t>
      </w:r>
      <w:r>
        <w:rPr>
          <w:rFonts w:ascii="Times New Roman" w:hAnsi="Times New Roman" w:cs="Times New Roman"/>
          <w:sz w:val="22"/>
          <w:szCs w:val="22"/>
          <w:lang w:val="en-US"/>
        </w:rPr>
        <w:fldChar w:fldCharType="end"/>
      </w:r>
      <w:r>
        <w:rPr>
          <w:rFonts w:ascii="Times New Roman" w:hAnsi="Times New Roman" w:cs="Times New Roman"/>
          <w:sz w:val="22"/>
          <w:szCs w:val="22"/>
        </w:rPr>
        <w:t xml:space="preserve">. </w:t>
      </w:r>
    </w:p>
    <w:p w:rsidR="00571B09" w:rsidRPr="009E71AB" w:rsidRDefault="00571B09" w:rsidP="00571B09">
      <w:pPr>
        <w:spacing w:line="360" w:lineRule="auto"/>
        <w:ind w:left="140" w:firstLine="2"/>
        <w:jc w:val="both"/>
        <w:rPr>
          <w:rFonts w:ascii="Times New Roman" w:hAnsi="Times New Roman" w:cs="Times New Roman"/>
          <w:b/>
          <w:sz w:val="22"/>
          <w:szCs w:val="22"/>
          <w:lang w:val="en-US"/>
        </w:rPr>
      </w:pPr>
      <w:r w:rsidRPr="009E71AB">
        <w:rPr>
          <w:rFonts w:ascii="Times New Roman" w:hAnsi="Times New Roman" w:cs="Times New Roman"/>
          <w:b/>
          <w:sz w:val="22"/>
          <w:szCs w:val="22"/>
          <w:lang w:val="en-US"/>
        </w:rPr>
        <w:t>Pasal 1</w:t>
      </w:r>
    </w:p>
    <w:p w:rsidR="00571B09" w:rsidRPr="009E71AB" w:rsidRDefault="00571B09" w:rsidP="00571B09">
      <w:pPr>
        <w:autoSpaceDE w:val="0"/>
        <w:autoSpaceDN w:val="0"/>
        <w:adjustRightInd w:val="0"/>
        <w:ind w:left="1134" w:hanging="992"/>
        <w:jc w:val="both"/>
        <w:outlineLvl w:val="0"/>
        <w:rPr>
          <w:rFonts w:ascii="Times New Roman" w:hAnsi="Times New Roman" w:cs="Times New Roman"/>
          <w:sz w:val="22"/>
          <w:szCs w:val="22"/>
          <w:lang w:val="en-US"/>
        </w:rPr>
      </w:pPr>
      <w:r w:rsidRPr="009E71AB">
        <w:rPr>
          <w:rFonts w:ascii="Times New Roman" w:hAnsi="Times New Roman" w:cs="Times New Roman"/>
          <w:sz w:val="22"/>
          <w:szCs w:val="22"/>
          <w:lang w:val="en-US"/>
        </w:rPr>
        <w:t>(1) Standar pendidikan anak usia dini meliputi pendidikan formal dan nonformal yang terdiri atas :</w:t>
      </w:r>
    </w:p>
    <w:p w:rsidR="00571B09" w:rsidRPr="009E71AB" w:rsidRDefault="00571B09" w:rsidP="00571B09">
      <w:pPr>
        <w:autoSpaceDE w:val="0"/>
        <w:autoSpaceDN w:val="0"/>
        <w:adjustRightInd w:val="0"/>
        <w:ind w:left="1134" w:hanging="708"/>
        <w:jc w:val="both"/>
        <w:rPr>
          <w:rFonts w:ascii="Times New Roman" w:hAnsi="Times New Roman" w:cs="Times New Roman"/>
          <w:sz w:val="22"/>
          <w:szCs w:val="22"/>
          <w:lang w:val="en-US"/>
        </w:rPr>
      </w:pPr>
      <w:r w:rsidRPr="009E71AB">
        <w:rPr>
          <w:rFonts w:ascii="Times New Roman" w:hAnsi="Times New Roman" w:cs="Times New Roman"/>
          <w:sz w:val="22"/>
          <w:szCs w:val="22"/>
          <w:lang w:val="en-US"/>
        </w:rPr>
        <w:t>a. Standar tingkat pencapaian perkembangan;</w:t>
      </w:r>
    </w:p>
    <w:p w:rsidR="00571B09" w:rsidRPr="009E71AB" w:rsidRDefault="00571B09" w:rsidP="00571B09">
      <w:pPr>
        <w:autoSpaceDE w:val="0"/>
        <w:autoSpaceDN w:val="0"/>
        <w:adjustRightInd w:val="0"/>
        <w:ind w:left="1134" w:hanging="708"/>
        <w:jc w:val="both"/>
        <w:rPr>
          <w:rFonts w:ascii="Times New Roman" w:hAnsi="Times New Roman" w:cs="Times New Roman"/>
          <w:sz w:val="22"/>
          <w:szCs w:val="22"/>
          <w:lang w:val="en-US"/>
        </w:rPr>
      </w:pPr>
      <w:r w:rsidRPr="009E71AB">
        <w:rPr>
          <w:rFonts w:ascii="Times New Roman" w:hAnsi="Times New Roman" w:cs="Times New Roman"/>
          <w:sz w:val="22"/>
          <w:szCs w:val="22"/>
          <w:lang w:val="en-US"/>
        </w:rPr>
        <w:t>b. Standar pendidik dan tenaga kependidikan;</w:t>
      </w:r>
    </w:p>
    <w:p w:rsidR="00571B09" w:rsidRPr="009E71AB" w:rsidRDefault="00571B09" w:rsidP="00571B09">
      <w:pPr>
        <w:autoSpaceDE w:val="0"/>
        <w:autoSpaceDN w:val="0"/>
        <w:adjustRightInd w:val="0"/>
        <w:ind w:left="1134" w:hanging="708"/>
        <w:jc w:val="both"/>
        <w:rPr>
          <w:rFonts w:ascii="Times New Roman" w:hAnsi="Times New Roman" w:cs="Times New Roman"/>
          <w:sz w:val="22"/>
          <w:szCs w:val="22"/>
          <w:lang w:val="en-US"/>
        </w:rPr>
      </w:pPr>
      <w:r w:rsidRPr="009E71AB">
        <w:rPr>
          <w:rFonts w:ascii="Times New Roman" w:hAnsi="Times New Roman" w:cs="Times New Roman"/>
          <w:sz w:val="22"/>
          <w:szCs w:val="22"/>
          <w:lang w:val="en-US"/>
        </w:rPr>
        <w:t>c. Standar isi, proses, dan penilaian; dan</w:t>
      </w:r>
    </w:p>
    <w:p w:rsidR="00571B09" w:rsidRPr="009E71AB" w:rsidRDefault="00571B09" w:rsidP="00571B09">
      <w:pPr>
        <w:autoSpaceDE w:val="0"/>
        <w:autoSpaceDN w:val="0"/>
        <w:adjustRightInd w:val="0"/>
        <w:ind w:left="1134" w:hanging="708"/>
        <w:jc w:val="both"/>
        <w:rPr>
          <w:rFonts w:ascii="Times New Roman" w:hAnsi="Times New Roman" w:cs="Times New Roman"/>
          <w:sz w:val="22"/>
          <w:szCs w:val="22"/>
          <w:lang w:val="en-US"/>
        </w:rPr>
      </w:pPr>
      <w:r w:rsidRPr="009E71AB">
        <w:rPr>
          <w:rFonts w:ascii="Times New Roman" w:hAnsi="Times New Roman" w:cs="Times New Roman"/>
          <w:sz w:val="22"/>
          <w:szCs w:val="22"/>
          <w:lang w:val="en-US"/>
        </w:rPr>
        <w:t>d. Standar sarana dan prasarana, pengelolaan, dan pembiayaan.</w:t>
      </w:r>
    </w:p>
    <w:p w:rsidR="00571B09" w:rsidRPr="009E71AB" w:rsidRDefault="00571B09" w:rsidP="00571B09">
      <w:pPr>
        <w:autoSpaceDE w:val="0"/>
        <w:autoSpaceDN w:val="0"/>
        <w:adjustRightInd w:val="0"/>
        <w:ind w:left="567" w:hanging="425"/>
        <w:jc w:val="both"/>
        <w:outlineLvl w:val="0"/>
        <w:rPr>
          <w:rFonts w:ascii="Times New Roman" w:hAnsi="Times New Roman" w:cs="Times New Roman"/>
          <w:sz w:val="22"/>
          <w:szCs w:val="22"/>
          <w:lang w:val="en-US"/>
        </w:rPr>
      </w:pPr>
      <w:r w:rsidRPr="009E71AB">
        <w:rPr>
          <w:rFonts w:ascii="Times New Roman" w:hAnsi="Times New Roman" w:cs="Times New Roman"/>
          <w:sz w:val="22"/>
          <w:szCs w:val="22"/>
          <w:lang w:val="en-US"/>
        </w:rPr>
        <w:t xml:space="preserve">(2) </w:t>
      </w:r>
      <w:r w:rsidRPr="009E71AB">
        <w:rPr>
          <w:rFonts w:ascii="Times New Roman" w:hAnsi="Times New Roman" w:cs="Times New Roman"/>
          <w:sz w:val="22"/>
          <w:szCs w:val="22"/>
          <w:lang w:val="en-US"/>
        </w:rPr>
        <w:tab/>
        <w:t>Standar pendidikan anak usia dini sebagaimana dimaksud pada ayat (1) tercantum dalam Lampiran Peraturan Menteri ini.</w:t>
      </w:r>
    </w:p>
    <w:p w:rsidR="00571B09" w:rsidRDefault="00571B09" w:rsidP="00571B09">
      <w:pPr>
        <w:autoSpaceDE w:val="0"/>
        <w:autoSpaceDN w:val="0"/>
        <w:adjustRightInd w:val="0"/>
        <w:ind w:left="426" w:firstLine="425"/>
        <w:jc w:val="both"/>
        <w:rPr>
          <w:rFonts w:ascii="Times New Roman" w:hAnsi="Times New Roman" w:cs="Times New Roman"/>
          <w:sz w:val="22"/>
          <w:szCs w:val="22"/>
        </w:rPr>
      </w:pPr>
    </w:p>
    <w:p w:rsidR="00571B09" w:rsidRDefault="00571B09" w:rsidP="00571B09">
      <w:pPr>
        <w:spacing w:line="360" w:lineRule="auto"/>
        <w:ind w:left="140" w:firstLine="580"/>
        <w:jc w:val="both"/>
        <w:rPr>
          <w:rFonts w:ascii="Times New Roman" w:hAnsi="Times New Roman" w:cs="Times New Roman"/>
          <w:sz w:val="22"/>
          <w:szCs w:val="22"/>
        </w:rPr>
      </w:pPr>
      <w:r w:rsidRPr="009E71AB">
        <w:rPr>
          <w:rFonts w:ascii="Times New Roman" w:hAnsi="Times New Roman" w:cs="Times New Roman"/>
          <w:sz w:val="22"/>
          <w:szCs w:val="22"/>
          <w:lang w:val="en-US"/>
        </w:rPr>
        <w:t>Standar PAUD merupakan bagian integral dari Standar Nasional Pendidikan sebagaimana yang diamanatkan dalam Peraturan Pemerintah Nomor 19 Tahun 2005 tentang Standar Nasional Pendidikan yang dirumuskan dengan mempertimbangkan karakteristik penyelenggaraan PAUD. Standar PAUD terdiri atas empat kelompok yaitu: (1) Standar tingkat pencapaian perkembangan; (2) Standar pendidik dan tenaga kependidikan; (3) Standar isi, proses, dan penilaian; dan (4) Standar sarana dan prasarana, pengelolaan, dan pembiayaan.</w:t>
      </w:r>
    </w:p>
    <w:p w:rsidR="00571B09" w:rsidRDefault="00571B09" w:rsidP="00571B09">
      <w:pPr>
        <w:spacing w:line="360" w:lineRule="auto"/>
        <w:ind w:left="140" w:firstLine="580"/>
        <w:jc w:val="both"/>
        <w:rPr>
          <w:rFonts w:ascii="Times New Roman" w:hAnsi="Times New Roman" w:cs="Times New Roman"/>
          <w:sz w:val="22"/>
          <w:szCs w:val="22"/>
        </w:rPr>
      </w:pPr>
      <w:r w:rsidRPr="009E71AB">
        <w:rPr>
          <w:rFonts w:ascii="Times New Roman" w:hAnsi="Times New Roman" w:cs="Times New Roman"/>
          <w:sz w:val="22"/>
          <w:szCs w:val="22"/>
          <w:lang w:val="en-US"/>
        </w:rPr>
        <w:t xml:space="preserve">Standar tingkat pencapaian perkembangan berisi kaidah pertumbuhan dan perkembangan anak usia dini sejak lahir sampai dengan usia enam tahun. Tingkat perkembangan yang dicapai merupakan aktualisasi potensi semua aspek perkembangan yang diharapkan dapat dicapai anak pada setiap tahap perkembangannya, bukan merupakan suatu tingkat pencapaian kecakapan akademik. Standar pendidik (guru, guru pendamping, dan pengasuh) dan tenaga kependidikan memuat kualifikasi dan kompetensi yang dipersyaratkan. Standar isi, proses, dan penilaian meliputi perencanaan, pelaksanaan, dan penilaian program yang dilaksanakan secara terintegrasi/terpadu sesuai dengan kebutuhan anak. Standar sarana dan prasarana, pengelolaan, dan pembiayaan </w:t>
      </w:r>
      <w:r w:rsidRPr="009E71AB">
        <w:rPr>
          <w:rFonts w:ascii="Times New Roman" w:hAnsi="Times New Roman" w:cs="Times New Roman"/>
          <w:sz w:val="22"/>
          <w:szCs w:val="22"/>
          <w:lang w:val="en-US"/>
        </w:rPr>
        <w:lastRenderedPageBreak/>
        <w:t>mengatur persyaratan fasilitas, manajemen, dan pembiayaan agar dapat menyelenggarakan PAUD dengan baik.</w:t>
      </w:r>
    </w:p>
    <w:p w:rsidR="00571B09" w:rsidRDefault="00571B09" w:rsidP="00571B09">
      <w:pPr>
        <w:spacing w:line="360" w:lineRule="auto"/>
        <w:ind w:left="140" w:firstLine="580"/>
        <w:jc w:val="both"/>
        <w:rPr>
          <w:rFonts w:ascii="Times New Roman" w:hAnsi="Times New Roman" w:cs="Times New Roman"/>
          <w:sz w:val="22"/>
          <w:szCs w:val="22"/>
        </w:rPr>
      </w:pPr>
      <w:r w:rsidRPr="009E71AB">
        <w:rPr>
          <w:rFonts w:ascii="Times New Roman" w:hAnsi="Times New Roman" w:cs="Times New Roman"/>
          <w:sz w:val="22"/>
          <w:szCs w:val="22"/>
          <w:lang w:val="en-US"/>
        </w:rPr>
        <w:t>Pengembangan kurikulum yang terlaksana di TK Negeri Pembina merupakan suatu perwujudan dari pelaksanaan kegiatan pendidikan dalam satuan pendidikan yang berdasarkan atas kurikulum yang berlaku secara nasional dan kurikulum yang disesuaikan dengan keadaan serta kebutuhan lingkungan dan ciri khas satuan pendidikan. Untuk menjamin efektifitas pengembangan kurikulum Kepala Sekolah TK Negeri Pembina selaku pengelola dan bersama guru-guru menjabarkan isi kurikulum secara lebih rinci dan operasional ke dalam program tahunan, catur wulan, dan bulanan dan program minguan dan rahian (SKM &amp; SKH) dikembangkan guru sebelum melakukan kegiatan belajar-mengajar.</w:t>
      </w:r>
    </w:p>
    <w:p w:rsidR="00571B09" w:rsidRPr="009E71AB" w:rsidRDefault="00571B09" w:rsidP="00571B09">
      <w:pPr>
        <w:spacing w:line="360" w:lineRule="auto"/>
        <w:ind w:left="140" w:firstLine="580"/>
        <w:jc w:val="both"/>
        <w:rPr>
          <w:rFonts w:ascii="Times New Roman" w:hAnsi="Times New Roman" w:cs="Times New Roman"/>
          <w:sz w:val="22"/>
          <w:szCs w:val="22"/>
        </w:rPr>
      </w:pPr>
      <w:r w:rsidRPr="009E71AB">
        <w:rPr>
          <w:rFonts w:ascii="Times New Roman" w:hAnsi="Times New Roman" w:cs="Times New Roman"/>
          <w:sz w:val="22"/>
          <w:szCs w:val="22"/>
          <w:lang w:val="en-US"/>
        </w:rPr>
        <w:t>Adapun beberapa yang menjadikan prinsip yang diperhatikan di TK Negeri Pembina yaitu: (1) tujuan yang dikehendaki harus jelas makin operasional tujuan makin mudah terlihat dan makin tepat program-program yang dikembangkan untuk mencapai tujuan; (2) program itu harus sederhana dan fleksibel; (3) program-program yang disusun dan dikembangkan harus sesuai dengan tujuan yang telah ditetapkan; (4) program yang dikembangkan harus menyeluruh dan harus jelas pencapaiannya; (5) harus ada koordinasi antar komponen pelaksanaan program disekolah. Oleh sebab itu dilakukannya pembagian tugas guru, penyusunan kalender pendidikan dan jadwal pelajaran, pembagian waktu yang digunakan, penempatan pelaksanaan evaluasi belajar, penetapan penilaian, pencatatan kemajuan belajar serta peningkatan perbaikan pengajaran.</w:t>
      </w:r>
    </w:p>
    <w:p w:rsidR="00571B09" w:rsidRDefault="00571B09" w:rsidP="00571B09">
      <w:pPr>
        <w:spacing w:line="360" w:lineRule="auto"/>
        <w:ind w:left="140"/>
        <w:rPr>
          <w:rFonts w:ascii="Times New Roman" w:eastAsia="Times New Roman" w:hAnsi="Times New Roman"/>
          <w:b/>
          <w:sz w:val="24"/>
        </w:rPr>
      </w:pPr>
    </w:p>
    <w:p w:rsidR="00571B09" w:rsidRDefault="00571B09" w:rsidP="00571B09">
      <w:pPr>
        <w:spacing w:line="0" w:lineRule="atLeast"/>
        <w:rPr>
          <w:rFonts w:ascii="Times New Roman" w:eastAsia="Times New Roman" w:hAnsi="Times New Roman"/>
          <w:b/>
          <w:sz w:val="22"/>
        </w:rPr>
      </w:pPr>
      <w:r>
        <w:rPr>
          <w:rFonts w:ascii="Times New Roman" w:eastAsia="Times New Roman" w:hAnsi="Times New Roman"/>
          <w:b/>
          <w:sz w:val="22"/>
        </w:rPr>
        <w:t xml:space="preserve">SIMPULAN </w:t>
      </w:r>
    </w:p>
    <w:p w:rsidR="00571B09" w:rsidRDefault="00571B09" w:rsidP="00571B09">
      <w:pPr>
        <w:spacing w:line="126" w:lineRule="exact"/>
        <w:rPr>
          <w:rFonts w:ascii="Times New Roman" w:eastAsia="Times New Roman" w:hAnsi="Times New Roman"/>
        </w:rPr>
      </w:pPr>
    </w:p>
    <w:p w:rsidR="00571B09" w:rsidRPr="000C62FC" w:rsidRDefault="00571B09" w:rsidP="00571B09">
      <w:pPr>
        <w:spacing w:line="360" w:lineRule="auto"/>
        <w:ind w:left="140" w:firstLine="580"/>
        <w:jc w:val="both"/>
        <w:rPr>
          <w:rFonts w:ascii="Times New Roman" w:hAnsi="Times New Roman" w:cs="Times New Roman"/>
          <w:sz w:val="22"/>
          <w:szCs w:val="22"/>
        </w:rPr>
      </w:pPr>
      <w:r w:rsidRPr="000C62FC">
        <w:rPr>
          <w:rFonts w:ascii="Times New Roman" w:hAnsi="Times New Roman" w:cs="Times New Roman"/>
          <w:sz w:val="22"/>
          <w:szCs w:val="22"/>
          <w:lang w:val="en-US"/>
        </w:rPr>
        <w:t>Kepemimpinan</w:t>
      </w:r>
      <w:r w:rsidRPr="000C62FC">
        <w:rPr>
          <w:rFonts w:ascii="Times New Roman" w:hAnsi="Times New Roman" w:cs="Times New Roman"/>
          <w:sz w:val="22"/>
          <w:szCs w:val="22"/>
        </w:rPr>
        <w:t xml:space="preserve"> Kepala Sekolah TK Negeri Pembina Yogyakarta merupakan kepala sekolah yang</w:t>
      </w:r>
      <w:r>
        <w:rPr>
          <w:rFonts w:ascii="Times New Roman" w:hAnsi="Times New Roman" w:cs="Times New Roman"/>
          <w:sz w:val="22"/>
          <w:szCs w:val="22"/>
        </w:rPr>
        <w:t xml:space="preserve"> </w:t>
      </w:r>
      <w:r w:rsidRPr="000C62FC">
        <w:rPr>
          <w:rFonts w:ascii="Times New Roman" w:hAnsi="Times New Roman" w:cs="Times New Roman"/>
          <w:sz w:val="22"/>
          <w:szCs w:val="22"/>
        </w:rPr>
        <w:t xml:space="preserve">mempunyai karakteristik dan gaya kepemimpinan dengan berkepribadian yang luhur, arif, bijaksana, penuh tanggung jawab, dedikasi dan memiliki kebiasaan sendiri yang khas. Kepala sekolah TK Negeri Pembina selama keprmimpinannya terdapat empat macam pendekatan studi kepemimpinan,yaitu: (1) pendekatan pengaruh kewibawaan, (2) pendekatan sifat, (3) pendekatan perilaku, dan (4) pendekatan situasional. Fungsi dari kepemimpinannya secara garis besar yaitu mempengaruhi dan menggerakkan orang lain dalam suatu organisasi agar mau melakukan apa yang dikehendaki sebagai seorang pemimpin. Serta memiliki kemampuan dasar berupa </w:t>
      </w:r>
      <w:r w:rsidRPr="000C62FC">
        <w:rPr>
          <w:rFonts w:ascii="Times New Roman" w:hAnsi="Times New Roman" w:cs="Times New Roman"/>
          <w:i/>
          <w:sz w:val="22"/>
          <w:szCs w:val="22"/>
        </w:rPr>
        <w:t>technical skills, human skil,</w:t>
      </w:r>
      <w:r w:rsidRPr="000C62FC">
        <w:rPr>
          <w:rFonts w:ascii="Times New Roman" w:hAnsi="Times New Roman" w:cs="Times New Roman"/>
          <w:sz w:val="22"/>
          <w:szCs w:val="22"/>
        </w:rPr>
        <w:t xml:space="preserve"> dan </w:t>
      </w:r>
      <w:r w:rsidRPr="000C62FC">
        <w:rPr>
          <w:rFonts w:ascii="Times New Roman" w:hAnsi="Times New Roman" w:cs="Times New Roman"/>
          <w:i/>
          <w:sz w:val="22"/>
          <w:szCs w:val="22"/>
        </w:rPr>
        <w:t>conceptual skill,</w:t>
      </w:r>
      <w:r>
        <w:rPr>
          <w:rFonts w:ascii="Times New Roman" w:hAnsi="Times New Roman" w:cs="Times New Roman"/>
          <w:i/>
          <w:sz w:val="22"/>
          <w:szCs w:val="22"/>
        </w:rPr>
        <w:t xml:space="preserve"> </w:t>
      </w:r>
      <w:r w:rsidRPr="000C62FC">
        <w:rPr>
          <w:rFonts w:ascii="Times New Roman" w:hAnsi="Times New Roman" w:cs="Times New Roman"/>
          <w:sz w:val="22"/>
          <w:szCs w:val="22"/>
        </w:rPr>
        <w:t>pengetahuan dan keterampilan profesional. Dengan terpenuhinya kemampuan tersebut, maka kepala sekolah TK Negeri Pembina Yogyakarta dapat memberi keteladanan dalam pelaksanaan tugas, menyusun administrasi dan program sekolah, menentukan anggaran belanja sekolah, dan pembagian pelaksanaan tugas.</w:t>
      </w:r>
      <w:r>
        <w:rPr>
          <w:rFonts w:ascii="Times New Roman" w:hAnsi="Times New Roman" w:cs="Times New Roman"/>
          <w:sz w:val="22"/>
          <w:szCs w:val="22"/>
        </w:rPr>
        <w:t xml:space="preserve"> </w:t>
      </w:r>
      <w:r w:rsidRPr="000C62FC">
        <w:rPr>
          <w:rFonts w:ascii="Times New Roman" w:hAnsi="Times New Roman" w:cs="Times New Roman"/>
          <w:sz w:val="22"/>
          <w:szCs w:val="22"/>
        </w:rPr>
        <w:t xml:space="preserve">Gaya kepemimpinan subjek yang termasuk gaya kepemimpinan </w:t>
      </w:r>
      <w:r w:rsidRPr="000C62FC">
        <w:rPr>
          <w:rFonts w:ascii="Times New Roman" w:hAnsi="Times New Roman" w:cs="Times New Roman"/>
          <w:i/>
          <w:iCs/>
          <w:sz w:val="22"/>
          <w:szCs w:val="22"/>
        </w:rPr>
        <w:t>executive</w:t>
      </w:r>
      <w:r w:rsidRPr="000C62FC">
        <w:rPr>
          <w:rFonts w:ascii="Times New Roman" w:hAnsi="Times New Roman" w:cs="Times New Roman"/>
          <w:iCs/>
          <w:sz w:val="22"/>
          <w:szCs w:val="22"/>
        </w:rPr>
        <w:t xml:space="preserve">, </w:t>
      </w:r>
      <w:r w:rsidRPr="000C62FC">
        <w:rPr>
          <w:rFonts w:ascii="Times New Roman" w:hAnsi="Times New Roman" w:cs="Times New Roman"/>
          <w:sz w:val="22"/>
          <w:szCs w:val="22"/>
        </w:rPr>
        <w:t>memberikan semangat yang tinggi dengan mencontohkan moral yang tinggi, menjalin hubungan dengan baik meskipun dengan orang baru tetap mendapat perlakuan yang sama seperti guru-guru yang su</w:t>
      </w:r>
      <w:r>
        <w:rPr>
          <w:rFonts w:ascii="Times New Roman" w:hAnsi="Times New Roman" w:cs="Times New Roman"/>
          <w:sz w:val="22"/>
          <w:szCs w:val="22"/>
        </w:rPr>
        <w:t xml:space="preserve">dah senior di sekolah tersebut, </w:t>
      </w:r>
      <w:r w:rsidRPr="000C62FC">
        <w:rPr>
          <w:rFonts w:ascii="Times New Roman" w:hAnsi="Times New Roman" w:cs="Times New Roman"/>
          <w:sz w:val="22"/>
          <w:szCs w:val="22"/>
        </w:rPr>
        <w:t>memandang konflik adalah sebagai hal yang wajar dan dapat menyelesaikan perbedaan pendapat dengan mencari solusi yang baik.</w:t>
      </w:r>
    </w:p>
    <w:p w:rsidR="00571B09" w:rsidRDefault="00571B09" w:rsidP="00571B09">
      <w:pPr>
        <w:tabs>
          <w:tab w:val="left" w:pos="2340"/>
        </w:tabs>
        <w:spacing w:line="0" w:lineRule="atLeast"/>
        <w:ind w:left="140"/>
        <w:rPr>
          <w:rFonts w:ascii="Times New Roman" w:eastAsia="Times New Roman" w:hAnsi="Times New Roman"/>
        </w:rPr>
      </w:pPr>
      <w:r>
        <w:rPr>
          <w:rFonts w:ascii="Times New Roman" w:eastAsia="Times New Roman" w:hAnsi="Times New Roman"/>
          <w:b/>
          <w:sz w:val="22"/>
        </w:rPr>
        <w:lastRenderedPageBreak/>
        <w:t>DAFTAR RUJUKAN</w:t>
      </w:r>
      <w:r>
        <w:rPr>
          <w:rFonts w:ascii="Times New Roman" w:eastAsia="Times New Roman" w:hAnsi="Times New Roman"/>
        </w:rPr>
        <w:tab/>
      </w:r>
    </w:p>
    <w:p w:rsidR="00571B09" w:rsidRDefault="00571B09" w:rsidP="00571B09">
      <w:pPr>
        <w:tabs>
          <w:tab w:val="left" w:pos="2340"/>
        </w:tabs>
        <w:spacing w:line="0" w:lineRule="atLeast"/>
        <w:ind w:left="140"/>
        <w:rPr>
          <w:rFonts w:ascii="Times New Roman" w:eastAsia="Times New Roman" w:hAnsi="Times New Roman"/>
        </w:rPr>
      </w:pPr>
    </w:p>
    <w:p w:rsidR="00571B09" w:rsidRPr="002E4C6F" w:rsidRDefault="00571B09" w:rsidP="00571B09">
      <w:pPr>
        <w:pStyle w:val="Bibliography"/>
        <w:ind w:hanging="578"/>
        <w:jc w:val="both"/>
        <w:rPr>
          <w:rFonts w:ascii="Times New Roman" w:hAnsi="Times New Roman" w:cs="Times New Roman"/>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2E4C6F">
        <w:rPr>
          <w:rFonts w:ascii="Times New Roman" w:hAnsi="Times New Roman" w:cs="Times New Roman"/>
        </w:rPr>
        <w:t>Adnan, Mujahidin, 2004. Panduan Penelitian Praktis untuk Menyusun Skripsi, Tesis dan Disertasi. Alfabeta, Bandung.</w:t>
      </w:r>
    </w:p>
    <w:p w:rsidR="00571B09" w:rsidRPr="002E4C6F" w:rsidRDefault="00571B09" w:rsidP="00571B09">
      <w:pPr>
        <w:pStyle w:val="Bibliography"/>
        <w:ind w:hanging="578"/>
        <w:jc w:val="both"/>
        <w:rPr>
          <w:rFonts w:ascii="Times New Roman" w:hAnsi="Times New Roman" w:cs="Times New Roman"/>
        </w:rPr>
      </w:pPr>
      <w:r w:rsidRPr="002E4C6F">
        <w:rPr>
          <w:rFonts w:ascii="Times New Roman" w:hAnsi="Times New Roman" w:cs="Times New Roman"/>
        </w:rPr>
        <w:t>Arikunto, S., 2010. Prosedur Penelitian: Suatu Pendekatan Praktek. Rineka Cipta, Jakarta.</w:t>
      </w:r>
    </w:p>
    <w:p w:rsidR="00571B09" w:rsidRPr="002E4C6F" w:rsidRDefault="00571B09" w:rsidP="00571B09">
      <w:pPr>
        <w:pStyle w:val="Bibliography"/>
        <w:ind w:hanging="578"/>
        <w:jc w:val="both"/>
        <w:rPr>
          <w:rFonts w:ascii="Times New Roman" w:hAnsi="Times New Roman" w:cs="Times New Roman"/>
        </w:rPr>
      </w:pPr>
      <w:r w:rsidRPr="002E4C6F">
        <w:rPr>
          <w:rFonts w:ascii="Times New Roman" w:hAnsi="Times New Roman" w:cs="Times New Roman"/>
        </w:rPr>
        <w:t>Decenzo D.A, Robbins, S.P, 1999. Human resources management, 6th ed. John Wiley and Sons, Inc, New York.</w:t>
      </w:r>
    </w:p>
    <w:p w:rsidR="00571B09" w:rsidRPr="002E4C6F" w:rsidRDefault="00571B09" w:rsidP="00571B09">
      <w:pPr>
        <w:pStyle w:val="Bibliography"/>
        <w:ind w:hanging="578"/>
        <w:jc w:val="both"/>
        <w:rPr>
          <w:rFonts w:ascii="Times New Roman" w:hAnsi="Times New Roman" w:cs="Times New Roman"/>
        </w:rPr>
      </w:pPr>
      <w:r w:rsidRPr="002E4C6F">
        <w:rPr>
          <w:rFonts w:ascii="Times New Roman" w:hAnsi="Times New Roman" w:cs="Times New Roman"/>
        </w:rPr>
        <w:t>Meleong, L.J., 2008. Metode Penelitian Kualitatif. Remaja Rosdakarya, Bandung.</w:t>
      </w:r>
    </w:p>
    <w:p w:rsidR="00571B09" w:rsidRPr="002E4C6F" w:rsidRDefault="00571B09" w:rsidP="00571B09">
      <w:pPr>
        <w:pStyle w:val="Bibliography"/>
        <w:ind w:hanging="578"/>
        <w:jc w:val="both"/>
        <w:rPr>
          <w:rFonts w:ascii="Times New Roman" w:hAnsi="Times New Roman" w:cs="Times New Roman"/>
        </w:rPr>
      </w:pPr>
      <w:r w:rsidRPr="002E4C6F">
        <w:rPr>
          <w:rFonts w:ascii="Times New Roman" w:hAnsi="Times New Roman" w:cs="Times New Roman"/>
        </w:rPr>
        <w:t>Papalia, D.E., Old, W., Shally, 1998. Human Development. Mc Graw Hill, New York.</w:t>
      </w:r>
    </w:p>
    <w:p w:rsidR="00571B09" w:rsidRPr="002E4C6F" w:rsidRDefault="00571B09" w:rsidP="00571B09">
      <w:pPr>
        <w:pStyle w:val="Bibliography"/>
        <w:ind w:hanging="578"/>
        <w:jc w:val="both"/>
        <w:rPr>
          <w:rFonts w:ascii="Times New Roman" w:hAnsi="Times New Roman" w:cs="Times New Roman"/>
        </w:rPr>
      </w:pPr>
      <w:r w:rsidRPr="002E4C6F">
        <w:rPr>
          <w:rFonts w:ascii="Times New Roman" w:hAnsi="Times New Roman" w:cs="Times New Roman"/>
        </w:rPr>
        <w:t>Permendiknas No 58 Tahun 2009 Tentang standar kompetensi kurikulum sekolah, n.d.</w:t>
      </w:r>
    </w:p>
    <w:p w:rsidR="00571B09" w:rsidRPr="002E4C6F" w:rsidRDefault="00571B09" w:rsidP="00571B09">
      <w:pPr>
        <w:pStyle w:val="Bibliography"/>
        <w:ind w:hanging="578"/>
        <w:jc w:val="both"/>
        <w:rPr>
          <w:rFonts w:ascii="Times New Roman" w:hAnsi="Times New Roman" w:cs="Times New Roman"/>
        </w:rPr>
      </w:pPr>
      <w:r w:rsidRPr="002E4C6F">
        <w:rPr>
          <w:rFonts w:ascii="Times New Roman" w:hAnsi="Times New Roman" w:cs="Times New Roman"/>
        </w:rPr>
        <w:t>Rusman, 2009. Manajemen Kurikulum. Rajawali Pers, Jakarta.</w:t>
      </w:r>
    </w:p>
    <w:p w:rsidR="00571B09" w:rsidRPr="002E4C6F" w:rsidRDefault="00571B09" w:rsidP="00571B09">
      <w:pPr>
        <w:pStyle w:val="Bibliography"/>
        <w:ind w:hanging="578"/>
        <w:jc w:val="both"/>
        <w:rPr>
          <w:rFonts w:ascii="Times New Roman" w:hAnsi="Times New Roman" w:cs="Times New Roman"/>
        </w:rPr>
      </w:pPr>
      <w:r w:rsidRPr="002E4C6F">
        <w:rPr>
          <w:rFonts w:ascii="Times New Roman" w:hAnsi="Times New Roman" w:cs="Times New Roman"/>
        </w:rPr>
        <w:t>Sugiyono, 2007. Penelitian Kualitatif dan Kuantitatif. Rineka Cipta, Jakarta.</w:t>
      </w:r>
    </w:p>
    <w:p w:rsidR="00571B09" w:rsidRPr="002E4C6F" w:rsidRDefault="00571B09" w:rsidP="00571B09">
      <w:pPr>
        <w:pStyle w:val="Bibliography"/>
        <w:ind w:hanging="578"/>
        <w:jc w:val="both"/>
        <w:rPr>
          <w:rFonts w:ascii="Times New Roman" w:hAnsi="Times New Roman" w:cs="Times New Roman"/>
        </w:rPr>
      </w:pPr>
      <w:r w:rsidRPr="002E4C6F">
        <w:rPr>
          <w:rFonts w:ascii="Times New Roman" w:hAnsi="Times New Roman" w:cs="Times New Roman"/>
        </w:rPr>
        <w:t>Sutama, 2010. Metode Penelitian Kuantitatif, Kualitatif, PTK, R&amp;D. Fairuz Media, Surakarta.</w:t>
      </w:r>
    </w:p>
    <w:p w:rsidR="00571B09" w:rsidRDefault="00571B09" w:rsidP="00571B09">
      <w:pPr>
        <w:tabs>
          <w:tab w:val="left" w:pos="2340"/>
        </w:tabs>
        <w:spacing w:line="0" w:lineRule="atLeast"/>
        <w:ind w:left="140" w:hanging="578"/>
        <w:jc w:val="both"/>
        <w:rPr>
          <w:rFonts w:ascii="Times New Roman" w:eastAsia="Times New Roman" w:hAnsi="Times New Roman"/>
        </w:rPr>
      </w:pPr>
      <w:r>
        <w:rPr>
          <w:rFonts w:ascii="Times New Roman" w:eastAsia="Times New Roman" w:hAnsi="Times New Roman"/>
        </w:rPr>
        <w:fldChar w:fldCharType="end"/>
      </w:r>
    </w:p>
    <w:p w:rsidR="00571B09" w:rsidRDefault="00571B09" w:rsidP="00571B09">
      <w:pPr>
        <w:tabs>
          <w:tab w:val="left" w:pos="2340"/>
        </w:tabs>
        <w:spacing w:line="0" w:lineRule="atLeast"/>
        <w:ind w:left="140"/>
        <w:rPr>
          <w:rFonts w:ascii="Times New Roman" w:eastAsia="Times New Roman" w:hAnsi="Times New Roman"/>
        </w:rPr>
      </w:pPr>
    </w:p>
    <w:p w:rsidR="00571B09" w:rsidRDefault="00571B09" w:rsidP="00571B09">
      <w:pPr>
        <w:pStyle w:val="FootnoteText"/>
        <w:ind w:left="720" w:hanging="720"/>
        <w:jc w:val="both"/>
        <w:rPr>
          <w:sz w:val="22"/>
          <w:szCs w:val="22"/>
        </w:rPr>
      </w:pPr>
    </w:p>
    <w:p w:rsidR="00571B09" w:rsidRPr="00C772A1" w:rsidRDefault="00571B09" w:rsidP="00571B09">
      <w:pPr>
        <w:pStyle w:val="Default"/>
        <w:ind w:left="709" w:hanging="709"/>
        <w:jc w:val="both"/>
        <w:outlineLvl w:val="0"/>
        <w:rPr>
          <w:rFonts w:ascii="Times New Roman" w:hAnsi="Times New Roman" w:cs="Times New Roman"/>
          <w:sz w:val="22"/>
          <w:szCs w:val="22"/>
          <w:lang w:val="id-ID"/>
        </w:rPr>
      </w:pPr>
    </w:p>
    <w:p w:rsidR="00571B09" w:rsidRPr="00C772A1" w:rsidRDefault="00571B09" w:rsidP="00571B09">
      <w:pPr>
        <w:pStyle w:val="Default"/>
        <w:ind w:left="709" w:hanging="709"/>
        <w:jc w:val="both"/>
        <w:outlineLvl w:val="0"/>
        <w:rPr>
          <w:rFonts w:ascii="Times New Roman" w:hAnsi="Times New Roman" w:cs="Times New Roman"/>
          <w:sz w:val="22"/>
          <w:szCs w:val="22"/>
          <w:lang w:val="id-ID"/>
        </w:rPr>
      </w:pPr>
    </w:p>
    <w:p w:rsidR="00571B09" w:rsidRDefault="00571B09" w:rsidP="00571B09">
      <w:pPr>
        <w:autoSpaceDE w:val="0"/>
        <w:autoSpaceDN w:val="0"/>
        <w:adjustRightInd w:val="0"/>
        <w:ind w:left="720" w:hanging="720"/>
        <w:jc w:val="both"/>
      </w:pPr>
    </w:p>
    <w:p w:rsidR="00571B09" w:rsidRDefault="00571B09" w:rsidP="00571B09">
      <w:pPr>
        <w:autoSpaceDE w:val="0"/>
        <w:autoSpaceDN w:val="0"/>
        <w:adjustRightInd w:val="0"/>
        <w:ind w:left="720" w:hanging="720"/>
        <w:jc w:val="both"/>
      </w:pPr>
    </w:p>
    <w:p w:rsidR="00571B09" w:rsidRDefault="00571B09" w:rsidP="00571B09">
      <w:pPr>
        <w:tabs>
          <w:tab w:val="left" w:pos="2340"/>
        </w:tabs>
        <w:spacing w:line="0" w:lineRule="atLeast"/>
        <w:ind w:left="140"/>
        <w:rPr>
          <w:rFonts w:ascii="Times New Roman" w:eastAsia="Times New Roman" w:hAnsi="Times New Roman"/>
          <w:sz w:val="22"/>
        </w:rPr>
      </w:pPr>
    </w:p>
    <w:p w:rsidR="00571B09" w:rsidRDefault="00571B09" w:rsidP="00571B09">
      <w:pPr>
        <w:spacing w:line="200" w:lineRule="exact"/>
        <w:rPr>
          <w:rFonts w:ascii="Times New Roman" w:eastAsia="Times New Roman" w:hAnsi="Times New Roman"/>
        </w:rPr>
      </w:pPr>
    </w:p>
    <w:p w:rsidR="0033136E" w:rsidRDefault="0033136E"/>
    <w:sectPr w:rsidR="0033136E">
      <w:pgSz w:w="11900" w:h="16838"/>
      <w:pgMar w:top="1006" w:right="1440" w:bottom="1440" w:left="1440" w:header="0" w:footer="0" w:gutter="0"/>
      <w:cols w:space="0" w:equalWidth="0">
        <w:col w:w="9026"/>
      </w:cols>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compat/>
  <w:rsids>
    <w:rsidRoot w:val="00571B09"/>
    <w:rsid w:val="00000BA6"/>
    <w:rsid w:val="00001161"/>
    <w:rsid w:val="00001278"/>
    <w:rsid w:val="0000196F"/>
    <w:rsid w:val="000022F1"/>
    <w:rsid w:val="000028C8"/>
    <w:rsid w:val="00002960"/>
    <w:rsid w:val="00002DE0"/>
    <w:rsid w:val="000030B0"/>
    <w:rsid w:val="000043F4"/>
    <w:rsid w:val="00004975"/>
    <w:rsid w:val="00005E61"/>
    <w:rsid w:val="00007BC1"/>
    <w:rsid w:val="000115FB"/>
    <w:rsid w:val="000117F2"/>
    <w:rsid w:val="00011E52"/>
    <w:rsid w:val="00012445"/>
    <w:rsid w:val="00012B87"/>
    <w:rsid w:val="00012DDA"/>
    <w:rsid w:val="0001384A"/>
    <w:rsid w:val="000138EA"/>
    <w:rsid w:val="000142FA"/>
    <w:rsid w:val="00014846"/>
    <w:rsid w:val="00014B32"/>
    <w:rsid w:val="000151C1"/>
    <w:rsid w:val="000165CF"/>
    <w:rsid w:val="000169E2"/>
    <w:rsid w:val="00016BC2"/>
    <w:rsid w:val="00017CBD"/>
    <w:rsid w:val="000213CD"/>
    <w:rsid w:val="000215EE"/>
    <w:rsid w:val="0002186E"/>
    <w:rsid w:val="000229C3"/>
    <w:rsid w:val="00022E6A"/>
    <w:rsid w:val="00022ECD"/>
    <w:rsid w:val="00023737"/>
    <w:rsid w:val="000242C2"/>
    <w:rsid w:val="000247FD"/>
    <w:rsid w:val="00024D19"/>
    <w:rsid w:val="0002521F"/>
    <w:rsid w:val="000252D0"/>
    <w:rsid w:val="00025734"/>
    <w:rsid w:val="000265CD"/>
    <w:rsid w:val="0002666A"/>
    <w:rsid w:val="00026908"/>
    <w:rsid w:val="00027279"/>
    <w:rsid w:val="000311E8"/>
    <w:rsid w:val="000322B9"/>
    <w:rsid w:val="00032A29"/>
    <w:rsid w:val="000333CC"/>
    <w:rsid w:val="00034555"/>
    <w:rsid w:val="00034757"/>
    <w:rsid w:val="000348B5"/>
    <w:rsid w:val="000354C8"/>
    <w:rsid w:val="000363F1"/>
    <w:rsid w:val="000365C4"/>
    <w:rsid w:val="00036A4B"/>
    <w:rsid w:val="00036C3F"/>
    <w:rsid w:val="00036F7D"/>
    <w:rsid w:val="00037124"/>
    <w:rsid w:val="00037CF2"/>
    <w:rsid w:val="00041642"/>
    <w:rsid w:val="00041AA2"/>
    <w:rsid w:val="00041E80"/>
    <w:rsid w:val="00041F12"/>
    <w:rsid w:val="00042333"/>
    <w:rsid w:val="0004252B"/>
    <w:rsid w:val="000426B5"/>
    <w:rsid w:val="00044738"/>
    <w:rsid w:val="00044902"/>
    <w:rsid w:val="00044CA4"/>
    <w:rsid w:val="000452DF"/>
    <w:rsid w:val="00045593"/>
    <w:rsid w:val="00045951"/>
    <w:rsid w:val="00045A46"/>
    <w:rsid w:val="00046069"/>
    <w:rsid w:val="00046F58"/>
    <w:rsid w:val="00047903"/>
    <w:rsid w:val="0005017E"/>
    <w:rsid w:val="0005076F"/>
    <w:rsid w:val="00051E5D"/>
    <w:rsid w:val="000541B3"/>
    <w:rsid w:val="00056975"/>
    <w:rsid w:val="00056C9A"/>
    <w:rsid w:val="00060AD1"/>
    <w:rsid w:val="00061248"/>
    <w:rsid w:val="00061E3C"/>
    <w:rsid w:val="00062FD1"/>
    <w:rsid w:val="00063208"/>
    <w:rsid w:val="0006503C"/>
    <w:rsid w:val="0006546E"/>
    <w:rsid w:val="00065C9A"/>
    <w:rsid w:val="00065EE1"/>
    <w:rsid w:val="00066991"/>
    <w:rsid w:val="00066C51"/>
    <w:rsid w:val="00067A6C"/>
    <w:rsid w:val="00070187"/>
    <w:rsid w:val="00070A41"/>
    <w:rsid w:val="000712A6"/>
    <w:rsid w:val="00071329"/>
    <w:rsid w:val="0007147B"/>
    <w:rsid w:val="00071DC9"/>
    <w:rsid w:val="00071FBE"/>
    <w:rsid w:val="000730B0"/>
    <w:rsid w:val="000732A8"/>
    <w:rsid w:val="00073511"/>
    <w:rsid w:val="00073DCA"/>
    <w:rsid w:val="0007429D"/>
    <w:rsid w:val="00074E6A"/>
    <w:rsid w:val="00076116"/>
    <w:rsid w:val="00076673"/>
    <w:rsid w:val="00076AA5"/>
    <w:rsid w:val="00076AE1"/>
    <w:rsid w:val="00077650"/>
    <w:rsid w:val="00077CCF"/>
    <w:rsid w:val="0008134F"/>
    <w:rsid w:val="00081476"/>
    <w:rsid w:val="0008408C"/>
    <w:rsid w:val="00084CEF"/>
    <w:rsid w:val="00084F78"/>
    <w:rsid w:val="0008507A"/>
    <w:rsid w:val="0008549D"/>
    <w:rsid w:val="00085DAC"/>
    <w:rsid w:val="000861B0"/>
    <w:rsid w:val="0008665D"/>
    <w:rsid w:val="000875A7"/>
    <w:rsid w:val="00087899"/>
    <w:rsid w:val="0008792D"/>
    <w:rsid w:val="00087C63"/>
    <w:rsid w:val="00090E9E"/>
    <w:rsid w:val="00090FB8"/>
    <w:rsid w:val="00092190"/>
    <w:rsid w:val="00092812"/>
    <w:rsid w:val="00093066"/>
    <w:rsid w:val="000933A2"/>
    <w:rsid w:val="000934E7"/>
    <w:rsid w:val="00094166"/>
    <w:rsid w:val="00094AB6"/>
    <w:rsid w:val="00095563"/>
    <w:rsid w:val="00095BDF"/>
    <w:rsid w:val="0009611A"/>
    <w:rsid w:val="0009624A"/>
    <w:rsid w:val="00096A18"/>
    <w:rsid w:val="00096B9E"/>
    <w:rsid w:val="000972FF"/>
    <w:rsid w:val="000976DA"/>
    <w:rsid w:val="00097EC1"/>
    <w:rsid w:val="000A00A5"/>
    <w:rsid w:val="000A02EA"/>
    <w:rsid w:val="000A116D"/>
    <w:rsid w:val="000A1A01"/>
    <w:rsid w:val="000A2014"/>
    <w:rsid w:val="000A2C8D"/>
    <w:rsid w:val="000A3787"/>
    <w:rsid w:val="000A477B"/>
    <w:rsid w:val="000A5A4E"/>
    <w:rsid w:val="000A61BE"/>
    <w:rsid w:val="000A65CE"/>
    <w:rsid w:val="000A706F"/>
    <w:rsid w:val="000A70B1"/>
    <w:rsid w:val="000A7EEA"/>
    <w:rsid w:val="000B2162"/>
    <w:rsid w:val="000B344A"/>
    <w:rsid w:val="000B4022"/>
    <w:rsid w:val="000B43C8"/>
    <w:rsid w:val="000B4C74"/>
    <w:rsid w:val="000B4F90"/>
    <w:rsid w:val="000B643F"/>
    <w:rsid w:val="000B6832"/>
    <w:rsid w:val="000B7766"/>
    <w:rsid w:val="000C0D3E"/>
    <w:rsid w:val="000C0E72"/>
    <w:rsid w:val="000C1400"/>
    <w:rsid w:val="000C2924"/>
    <w:rsid w:val="000C3B6A"/>
    <w:rsid w:val="000C401F"/>
    <w:rsid w:val="000C42B2"/>
    <w:rsid w:val="000C4484"/>
    <w:rsid w:val="000C5516"/>
    <w:rsid w:val="000C57FE"/>
    <w:rsid w:val="000C6A53"/>
    <w:rsid w:val="000C6DD3"/>
    <w:rsid w:val="000C739C"/>
    <w:rsid w:val="000C75F0"/>
    <w:rsid w:val="000C7730"/>
    <w:rsid w:val="000C7BC6"/>
    <w:rsid w:val="000D031E"/>
    <w:rsid w:val="000D05F8"/>
    <w:rsid w:val="000D218D"/>
    <w:rsid w:val="000D2205"/>
    <w:rsid w:val="000D294D"/>
    <w:rsid w:val="000D3EB9"/>
    <w:rsid w:val="000D4A56"/>
    <w:rsid w:val="000D59B0"/>
    <w:rsid w:val="000D5A5F"/>
    <w:rsid w:val="000D6BF1"/>
    <w:rsid w:val="000D71B0"/>
    <w:rsid w:val="000D750D"/>
    <w:rsid w:val="000D79EE"/>
    <w:rsid w:val="000E03E6"/>
    <w:rsid w:val="000E1445"/>
    <w:rsid w:val="000E263E"/>
    <w:rsid w:val="000E2F72"/>
    <w:rsid w:val="000E3217"/>
    <w:rsid w:val="000E3435"/>
    <w:rsid w:val="000E420C"/>
    <w:rsid w:val="000E594D"/>
    <w:rsid w:val="000E5C9F"/>
    <w:rsid w:val="000E6152"/>
    <w:rsid w:val="000E69AD"/>
    <w:rsid w:val="000E6F77"/>
    <w:rsid w:val="000E72C9"/>
    <w:rsid w:val="000E7ABB"/>
    <w:rsid w:val="000F0035"/>
    <w:rsid w:val="000F0121"/>
    <w:rsid w:val="000F0F38"/>
    <w:rsid w:val="000F1523"/>
    <w:rsid w:val="000F292B"/>
    <w:rsid w:val="000F2AD7"/>
    <w:rsid w:val="000F4F53"/>
    <w:rsid w:val="000F4F64"/>
    <w:rsid w:val="000F5876"/>
    <w:rsid w:val="000F657A"/>
    <w:rsid w:val="000F6630"/>
    <w:rsid w:val="001000B5"/>
    <w:rsid w:val="0010071A"/>
    <w:rsid w:val="00100AB8"/>
    <w:rsid w:val="00101B93"/>
    <w:rsid w:val="0010255A"/>
    <w:rsid w:val="001025CF"/>
    <w:rsid w:val="0010277B"/>
    <w:rsid w:val="00103F41"/>
    <w:rsid w:val="001043A9"/>
    <w:rsid w:val="00105074"/>
    <w:rsid w:val="0010560F"/>
    <w:rsid w:val="0010628A"/>
    <w:rsid w:val="00106F9E"/>
    <w:rsid w:val="0010775F"/>
    <w:rsid w:val="00110CCE"/>
    <w:rsid w:val="00110DDB"/>
    <w:rsid w:val="00110FC2"/>
    <w:rsid w:val="00111CDE"/>
    <w:rsid w:val="00112A83"/>
    <w:rsid w:val="00113125"/>
    <w:rsid w:val="0011317F"/>
    <w:rsid w:val="00114AEC"/>
    <w:rsid w:val="00115227"/>
    <w:rsid w:val="00115361"/>
    <w:rsid w:val="0011578E"/>
    <w:rsid w:val="00115993"/>
    <w:rsid w:val="00115B0F"/>
    <w:rsid w:val="0011627A"/>
    <w:rsid w:val="00116985"/>
    <w:rsid w:val="001173D0"/>
    <w:rsid w:val="00117A04"/>
    <w:rsid w:val="00120BC1"/>
    <w:rsid w:val="00120F07"/>
    <w:rsid w:val="0012124D"/>
    <w:rsid w:val="00121365"/>
    <w:rsid w:val="00122338"/>
    <w:rsid w:val="0012319D"/>
    <w:rsid w:val="00126C94"/>
    <w:rsid w:val="0013100A"/>
    <w:rsid w:val="00131527"/>
    <w:rsid w:val="00131B6E"/>
    <w:rsid w:val="00131CBB"/>
    <w:rsid w:val="00133983"/>
    <w:rsid w:val="00133BB5"/>
    <w:rsid w:val="001340E0"/>
    <w:rsid w:val="00134ACF"/>
    <w:rsid w:val="00135455"/>
    <w:rsid w:val="00135D0E"/>
    <w:rsid w:val="00135F2F"/>
    <w:rsid w:val="00136849"/>
    <w:rsid w:val="00136D2F"/>
    <w:rsid w:val="00137494"/>
    <w:rsid w:val="00140479"/>
    <w:rsid w:val="00141E0C"/>
    <w:rsid w:val="001425A7"/>
    <w:rsid w:val="001427CB"/>
    <w:rsid w:val="00143C88"/>
    <w:rsid w:val="00144D61"/>
    <w:rsid w:val="0014597A"/>
    <w:rsid w:val="001459DB"/>
    <w:rsid w:val="001460BD"/>
    <w:rsid w:val="00146BE2"/>
    <w:rsid w:val="001472F8"/>
    <w:rsid w:val="00147945"/>
    <w:rsid w:val="00147D9E"/>
    <w:rsid w:val="00147DDB"/>
    <w:rsid w:val="00150412"/>
    <w:rsid w:val="00150FDE"/>
    <w:rsid w:val="00151382"/>
    <w:rsid w:val="001526E1"/>
    <w:rsid w:val="001529B9"/>
    <w:rsid w:val="00152A93"/>
    <w:rsid w:val="001533B6"/>
    <w:rsid w:val="001538FC"/>
    <w:rsid w:val="00153A8E"/>
    <w:rsid w:val="001540B7"/>
    <w:rsid w:val="0015417A"/>
    <w:rsid w:val="0015543D"/>
    <w:rsid w:val="001557E8"/>
    <w:rsid w:val="00155993"/>
    <w:rsid w:val="00155A39"/>
    <w:rsid w:val="0015678F"/>
    <w:rsid w:val="00156D9D"/>
    <w:rsid w:val="00156EF2"/>
    <w:rsid w:val="00160168"/>
    <w:rsid w:val="00160324"/>
    <w:rsid w:val="001615A7"/>
    <w:rsid w:val="00161699"/>
    <w:rsid w:val="00162BDF"/>
    <w:rsid w:val="0016325F"/>
    <w:rsid w:val="00163721"/>
    <w:rsid w:val="001637A2"/>
    <w:rsid w:val="00163A86"/>
    <w:rsid w:val="00163DFD"/>
    <w:rsid w:val="00163F4B"/>
    <w:rsid w:val="00164255"/>
    <w:rsid w:val="0016449B"/>
    <w:rsid w:val="00164DED"/>
    <w:rsid w:val="00164F59"/>
    <w:rsid w:val="00165EBB"/>
    <w:rsid w:val="001665FF"/>
    <w:rsid w:val="00166ACA"/>
    <w:rsid w:val="001670F9"/>
    <w:rsid w:val="00167593"/>
    <w:rsid w:val="0017071E"/>
    <w:rsid w:val="001707E7"/>
    <w:rsid w:val="00170E98"/>
    <w:rsid w:val="001714D7"/>
    <w:rsid w:val="0017190F"/>
    <w:rsid w:val="00171C1D"/>
    <w:rsid w:val="00172D1C"/>
    <w:rsid w:val="00173076"/>
    <w:rsid w:val="001739A9"/>
    <w:rsid w:val="001755EB"/>
    <w:rsid w:val="00175CF8"/>
    <w:rsid w:val="00175D0E"/>
    <w:rsid w:val="001764E3"/>
    <w:rsid w:val="00176D1C"/>
    <w:rsid w:val="00176F4C"/>
    <w:rsid w:val="00177486"/>
    <w:rsid w:val="00180236"/>
    <w:rsid w:val="00180CCE"/>
    <w:rsid w:val="00182B88"/>
    <w:rsid w:val="001831B4"/>
    <w:rsid w:val="00184003"/>
    <w:rsid w:val="00184269"/>
    <w:rsid w:val="001844D5"/>
    <w:rsid w:val="001848CD"/>
    <w:rsid w:val="00185207"/>
    <w:rsid w:val="00185378"/>
    <w:rsid w:val="00186229"/>
    <w:rsid w:val="0018648B"/>
    <w:rsid w:val="00186E73"/>
    <w:rsid w:val="00190473"/>
    <w:rsid w:val="00190F54"/>
    <w:rsid w:val="00191BD5"/>
    <w:rsid w:val="00192600"/>
    <w:rsid w:val="00192DAE"/>
    <w:rsid w:val="00193978"/>
    <w:rsid w:val="00193B7B"/>
    <w:rsid w:val="001947E4"/>
    <w:rsid w:val="00194811"/>
    <w:rsid w:val="00195843"/>
    <w:rsid w:val="001971B7"/>
    <w:rsid w:val="001A09BE"/>
    <w:rsid w:val="001A1117"/>
    <w:rsid w:val="001A1BF8"/>
    <w:rsid w:val="001A1E1C"/>
    <w:rsid w:val="001A387A"/>
    <w:rsid w:val="001A3A56"/>
    <w:rsid w:val="001A3B17"/>
    <w:rsid w:val="001A3C53"/>
    <w:rsid w:val="001A4462"/>
    <w:rsid w:val="001A563C"/>
    <w:rsid w:val="001A7E5D"/>
    <w:rsid w:val="001B0652"/>
    <w:rsid w:val="001B12C7"/>
    <w:rsid w:val="001B162E"/>
    <w:rsid w:val="001B21CA"/>
    <w:rsid w:val="001B355D"/>
    <w:rsid w:val="001B35B6"/>
    <w:rsid w:val="001B402E"/>
    <w:rsid w:val="001B43F2"/>
    <w:rsid w:val="001B48D8"/>
    <w:rsid w:val="001B4C1A"/>
    <w:rsid w:val="001B5123"/>
    <w:rsid w:val="001B524B"/>
    <w:rsid w:val="001B57E1"/>
    <w:rsid w:val="001B5898"/>
    <w:rsid w:val="001B5C4B"/>
    <w:rsid w:val="001B6722"/>
    <w:rsid w:val="001B756D"/>
    <w:rsid w:val="001B7881"/>
    <w:rsid w:val="001B79D7"/>
    <w:rsid w:val="001B7E2A"/>
    <w:rsid w:val="001C0031"/>
    <w:rsid w:val="001C16AD"/>
    <w:rsid w:val="001C2292"/>
    <w:rsid w:val="001C2F02"/>
    <w:rsid w:val="001C3401"/>
    <w:rsid w:val="001C34B4"/>
    <w:rsid w:val="001C45FC"/>
    <w:rsid w:val="001C4916"/>
    <w:rsid w:val="001C53BE"/>
    <w:rsid w:val="001C6641"/>
    <w:rsid w:val="001C6812"/>
    <w:rsid w:val="001C69ED"/>
    <w:rsid w:val="001C6AC6"/>
    <w:rsid w:val="001C6E94"/>
    <w:rsid w:val="001C783D"/>
    <w:rsid w:val="001C7F8E"/>
    <w:rsid w:val="001D0A0D"/>
    <w:rsid w:val="001D0A1C"/>
    <w:rsid w:val="001D12CB"/>
    <w:rsid w:val="001D1349"/>
    <w:rsid w:val="001D1986"/>
    <w:rsid w:val="001D2C76"/>
    <w:rsid w:val="001D2ECB"/>
    <w:rsid w:val="001D3644"/>
    <w:rsid w:val="001D3F37"/>
    <w:rsid w:val="001D4999"/>
    <w:rsid w:val="001D5979"/>
    <w:rsid w:val="001D6313"/>
    <w:rsid w:val="001D643C"/>
    <w:rsid w:val="001D6FE8"/>
    <w:rsid w:val="001E0449"/>
    <w:rsid w:val="001E0877"/>
    <w:rsid w:val="001E14E3"/>
    <w:rsid w:val="001E1738"/>
    <w:rsid w:val="001E17A1"/>
    <w:rsid w:val="001E226C"/>
    <w:rsid w:val="001E2891"/>
    <w:rsid w:val="001E35B3"/>
    <w:rsid w:val="001E399F"/>
    <w:rsid w:val="001E3AB8"/>
    <w:rsid w:val="001E41B8"/>
    <w:rsid w:val="001E503B"/>
    <w:rsid w:val="001E55E0"/>
    <w:rsid w:val="001E5E09"/>
    <w:rsid w:val="001E6145"/>
    <w:rsid w:val="001E66AC"/>
    <w:rsid w:val="001E7242"/>
    <w:rsid w:val="001E73AC"/>
    <w:rsid w:val="001E73E6"/>
    <w:rsid w:val="001E79CA"/>
    <w:rsid w:val="001E7A19"/>
    <w:rsid w:val="001E7AA6"/>
    <w:rsid w:val="001E7DB9"/>
    <w:rsid w:val="001F004A"/>
    <w:rsid w:val="001F01A0"/>
    <w:rsid w:val="001F046A"/>
    <w:rsid w:val="001F06AA"/>
    <w:rsid w:val="001F156A"/>
    <w:rsid w:val="001F1981"/>
    <w:rsid w:val="001F1A63"/>
    <w:rsid w:val="001F1C44"/>
    <w:rsid w:val="001F2188"/>
    <w:rsid w:val="001F278C"/>
    <w:rsid w:val="001F2824"/>
    <w:rsid w:val="001F2A37"/>
    <w:rsid w:val="001F33FF"/>
    <w:rsid w:val="001F3718"/>
    <w:rsid w:val="001F39EC"/>
    <w:rsid w:val="001F4252"/>
    <w:rsid w:val="001F4A2B"/>
    <w:rsid w:val="001F5E14"/>
    <w:rsid w:val="001F6820"/>
    <w:rsid w:val="001F6CCE"/>
    <w:rsid w:val="001F726D"/>
    <w:rsid w:val="001F74BC"/>
    <w:rsid w:val="001F75EC"/>
    <w:rsid w:val="001F7645"/>
    <w:rsid w:val="001F7B18"/>
    <w:rsid w:val="001F7CCC"/>
    <w:rsid w:val="00200C5F"/>
    <w:rsid w:val="00203657"/>
    <w:rsid w:val="002043E1"/>
    <w:rsid w:val="00205F56"/>
    <w:rsid w:val="0020606B"/>
    <w:rsid w:val="0020616C"/>
    <w:rsid w:val="002068E3"/>
    <w:rsid w:val="00206C73"/>
    <w:rsid w:val="00206E22"/>
    <w:rsid w:val="0020705F"/>
    <w:rsid w:val="00210623"/>
    <w:rsid w:val="0021100D"/>
    <w:rsid w:val="002123AA"/>
    <w:rsid w:val="00213609"/>
    <w:rsid w:val="00213F47"/>
    <w:rsid w:val="00214202"/>
    <w:rsid w:val="002155B2"/>
    <w:rsid w:val="00216B9A"/>
    <w:rsid w:val="00216C55"/>
    <w:rsid w:val="00217771"/>
    <w:rsid w:val="00217D69"/>
    <w:rsid w:val="00220753"/>
    <w:rsid w:val="00220EF8"/>
    <w:rsid w:val="00221622"/>
    <w:rsid w:val="0022230F"/>
    <w:rsid w:val="002230CE"/>
    <w:rsid w:val="00224DDC"/>
    <w:rsid w:val="00225163"/>
    <w:rsid w:val="00225816"/>
    <w:rsid w:val="00225843"/>
    <w:rsid w:val="002258BF"/>
    <w:rsid w:val="00226689"/>
    <w:rsid w:val="0022675A"/>
    <w:rsid w:val="0022675C"/>
    <w:rsid w:val="00226CDF"/>
    <w:rsid w:val="002272FE"/>
    <w:rsid w:val="00227325"/>
    <w:rsid w:val="00227596"/>
    <w:rsid w:val="002277DC"/>
    <w:rsid w:val="00227C7A"/>
    <w:rsid w:val="00227F13"/>
    <w:rsid w:val="00227F1F"/>
    <w:rsid w:val="00227FFD"/>
    <w:rsid w:val="002306D0"/>
    <w:rsid w:val="00230897"/>
    <w:rsid w:val="00230EE9"/>
    <w:rsid w:val="00230F75"/>
    <w:rsid w:val="002314C3"/>
    <w:rsid w:val="00231E9A"/>
    <w:rsid w:val="002328EC"/>
    <w:rsid w:val="00232AA4"/>
    <w:rsid w:val="00232DEC"/>
    <w:rsid w:val="00233B6C"/>
    <w:rsid w:val="0023436B"/>
    <w:rsid w:val="002368C8"/>
    <w:rsid w:val="00236A67"/>
    <w:rsid w:val="00236F22"/>
    <w:rsid w:val="00237451"/>
    <w:rsid w:val="00237F5D"/>
    <w:rsid w:val="00240196"/>
    <w:rsid w:val="002405C6"/>
    <w:rsid w:val="002408CB"/>
    <w:rsid w:val="00240B9F"/>
    <w:rsid w:val="00241C66"/>
    <w:rsid w:val="002421CA"/>
    <w:rsid w:val="00242305"/>
    <w:rsid w:val="00244142"/>
    <w:rsid w:val="002442D5"/>
    <w:rsid w:val="00244F65"/>
    <w:rsid w:val="0024590A"/>
    <w:rsid w:val="0024667E"/>
    <w:rsid w:val="002475AB"/>
    <w:rsid w:val="00247C3C"/>
    <w:rsid w:val="0025044A"/>
    <w:rsid w:val="00251F27"/>
    <w:rsid w:val="0025230E"/>
    <w:rsid w:val="00253AA5"/>
    <w:rsid w:val="00253CCA"/>
    <w:rsid w:val="002545A8"/>
    <w:rsid w:val="002561FF"/>
    <w:rsid w:val="0025636F"/>
    <w:rsid w:val="00256B3C"/>
    <w:rsid w:val="0025739C"/>
    <w:rsid w:val="002579C8"/>
    <w:rsid w:val="0026067E"/>
    <w:rsid w:val="00260BF0"/>
    <w:rsid w:val="0026133D"/>
    <w:rsid w:val="0026283C"/>
    <w:rsid w:val="00262AA2"/>
    <w:rsid w:val="00262C94"/>
    <w:rsid w:val="00263F13"/>
    <w:rsid w:val="002649D4"/>
    <w:rsid w:val="00270B27"/>
    <w:rsid w:val="00271DDA"/>
    <w:rsid w:val="002724BD"/>
    <w:rsid w:val="0027268E"/>
    <w:rsid w:val="00272E28"/>
    <w:rsid w:val="002739C3"/>
    <w:rsid w:val="0027449A"/>
    <w:rsid w:val="002744A2"/>
    <w:rsid w:val="00274C81"/>
    <w:rsid w:val="002755A5"/>
    <w:rsid w:val="0027765B"/>
    <w:rsid w:val="0027782F"/>
    <w:rsid w:val="00277C16"/>
    <w:rsid w:val="00277FED"/>
    <w:rsid w:val="0028002E"/>
    <w:rsid w:val="00280632"/>
    <w:rsid w:val="002810DE"/>
    <w:rsid w:val="002818E2"/>
    <w:rsid w:val="00281A31"/>
    <w:rsid w:val="00281B28"/>
    <w:rsid w:val="00281C52"/>
    <w:rsid w:val="00281D20"/>
    <w:rsid w:val="0028299B"/>
    <w:rsid w:val="00282EFC"/>
    <w:rsid w:val="0028304C"/>
    <w:rsid w:val="002839D4"/>
    <w:rsid w:val="00283B1E"/>
    <w:rsid w:val="00285227"/>
    <w:rsid w:val="00285D50"/>
    <w:rsid w:val="002874E4"/>
    <w:rsid w:val="00287FF2"/>
    <w:rsid w:val="00292DA9"/>
    <w:rsid w:val="00293296"/>
    <w:rsid w:val="002937C7"/>
    <w:rsid w:val="002938CF"/>
    <w:rsid w:val="002939E0"/>
    <w:rsid w:val="00293C44"/>
    <w:rsid w:val="002947F4"/>
    <w:rsid w:val="00295596"/>
    <w:rsid w:val="00295C85"/>
    <w:rsid w:val="00295E33"/>
    <w:rsid w:val="00295F50"/>
    <w:rsid w:val="00296228"/>
    <w:rsid w:val="00296FE2"/>
    <w:rsid w:val="00297194"/>
    <w:rsid w:val="002A137A"/>
    <w:rsid w:val="002A1682"/>
    <w:rsid w:val="002A1DC5"/>
    <w:rsid w:val="002A251D"/>
    <w:rsid w:val="002A3133"/>
    <w:rsid w:val="002A4543"/>
    <w:rsid w:val="002A4905"/>
    <w:rsid w:val="002A4D86"/>
    <w:rsid w:val="002A5528"/>
    <w:rsid w:val="002A5F15"/>
    <w:rsid w:val="002A5FD8"/>
    <w:rsid w:val="002A6259"/>
    <w:rsid w:val="002A6F03"/>
    <w:rsid w:val="002A7B60"/>
    <w:rsid w:val="002B0838"/>
    <w:rsid w:val="002B0D58"/>
    <w:rsid w:val="002B1158"/>
    <w:rsid w:val="002B1754"/>
    <w:rsid w:val="002B1871"/>
    <w:rsid w:val="002B21F9"/>
    <w:rsid w:val="002B2263"/>
    <w:rsid w:val="002B22D3"/>
    <w:rsid w:val="002B5E95"/>
    <w:rsid w:val="002B6A28"/>
    <w:rsid w:val="002B6B6A"/>
    <w:rsid w:val="002B7500"/>
    <w:rsid w:val="002C027A"/>
    <w:rsid w:val="002C02FA"/>
    <w:rsid w:val="002C116E"/>
    <w:rsid w:val="002C140F"/>
    <w:rsid w:val="002C1449"/>
    <w:rsid w:val="002C2009"/>
    <w:rsid w:val="002C20BE"/>
    <w:rsid w:val="002C268D"/>
    <w:rsid w:val="002C2991"/>
    <w:rsid w:val="002C368B"/>
    <w:rsid w:val="002C406C"/>
    <w:rsid w:val="002C4370"/>
    <w:rsid w:val="002C45A6"/>
    <w:rsid w:val="002C47E6"/>
    <w:rsid w:val="002C595E"/>
    <w:rsid w:val="002C653F"/>
    <w:rsid w:val="002C786E"/>
    <w:rsid w:val="002C78CD"/>
    <w:rsid w:val="002C7E7D"/>
    <w:rsid w:val="002D012D"/>
    <w:rsid w:val="002D0550"/>
    <w:rsid w:val="002D060E"/>
    <w:rsid w:val="002D0E1C"/>
    <w:rsid w:val="002D174D"/>
    <w:rsid w:val="002D1913"/>
    <w:rsid w:val="002D1B98"/>
    <w:rsid w:val="002D1F4A"/>
    <w:rsid w:val="002D2F8B"/>
    <w:rsid w:val="002D5569"/>
    <w:rsid w:val="002D5797"/>
    <w:rsid w:val="002D7ACA"/>
    <w:rsid w:val="002E023D"/>
    <w:rsid w:val="002E0875"/>
    <w:rsid w:val="002E1064"/>
    <w:rsid w:val="002E157F"/>
    <w:rsid w:val="002E1AB2"/>
    <w:rsid w:val="002E297C"/>
    <w:rsid w:val="002E2E25"/>
    <w:rsid w:val="002E3D9C"/>
    <w:rsid w:val="002E3F30"/>
    <w:rsid w:val="002E3FD9"/>
    <w:rsid w:val="002E478A"/>
    <w:rsid w:val="002E5145"/>
    <w:rsid w:val="002E52E7"/>
    <w:rsid w:val="002E5389"/>
    <w:rsid w:val="002E5464"/>
    <w:rsid w:val="002E5E82"/>
    <w:rsid w:val="002E5EB7"/>
    <w:rsid w:val="002E7124"/>
    <w:rsid w:val="002E779C"/>
    <w:rsid w:val="002E7863"/>
    <w:rsid w:val="002F19E1"/>
    <w:rsid w:val="002F211C"/>
    <w:rsid w:val="002F283E"/>
    <w:rsid w:val="002F35E7"/>
    <w:rsid w:val="002F59AA"/>
    <w:rsid w:val="002F5C4B"/>
    <w:rsid w:val="002F5EE2"/>
    <w:rsid w:val="002F6199"/>
    <w:rsid w:val="002F63F7"/>
    <w:rsid w:val="0030065C"/>
    <w:rsid w:val="0030069E"/>
    <w:rsid w:val="00300A0D"/>
    <w:rsid w:val="00301903"/>
    <w:rsid w:val="003019DB"/>
    <w:rsid w:val="0030215D"/>
    <w:rsid w:val="00304225"/>
    <w:rsid w:val="0030466E"/>
    <w:rsid w:val="003050C8"/>
    <w:rsid w:val="003058F6"/>
    <w:rsid w:val="00305A53"/>
    <w:rsid w:val="003066C1"/>
    <w:rsid w:val="003067CE"/>
    <w:rsid w:val="003067DC"/>
    <w:rsid w:val="00306AC1"/>
    <w:rsid w:val="00306ED2"/>
    <w:rsid w:val="00307A43"/>
    <w:rsid w:val="00307BB8"/>
    <w:rsid w:val="00307EF5"/>
    <w:rsid w:val="003106BF"/>
    <w:rsid w:val="0031239F"/>
    <w:rsid w:val="003132B2"/>
    <w:rsid w:val="00313649"/>
    <w:rsid w:val="00313AC8"/>
    <w:rsid w:val="003140FE"/>
    <w:rsid w:val="00314132"/>
    <w:rsid w:val="00314279"/>
    <w:rsid w:val="00314606"/>
    <w:rsid w:val="0031666F"/>
    <w:rsid w:val="003169DE"/>
    <w:rsid w:val="003169F2"/>
    <w:rsid w:val="00316FC0"/>
    <w:rsid w:val="0031744C"/>
    <w:rsid w:val="00320236"/>
    <w:rsid w:val="003208B9"/>
    <w:rsid w:val="00320CCF"/>
    <w:rsid w:val="00321814"/>
    <w:rsid w:val="00321FDA"/>
    <w:rsid w:val="00321FF5"/>
    <w:rsid w:val="0032216A"/>
    <w:rsid w:val="00322176"/>
    <w:rsid w:val="0032271A"/>
    <w:rsid w:val="00324A3E"/>
    <w:rsid w:val="00324F0A"/>
    <w:rsid w:val="00325017"/>
    <w:rsid w:val="00325784"/>
    <w:rsid w:val="00325F5F"/>
    <w:rsid w:val="003265DA"/>
    <w:rsid w:val="00326B34"/>
    <w:rsid w:val="00326D52"/>
    <w:rsid w:val="00326FC4"/>
    <w:rsid w:val="0032702D"/>
    <w:rsid w:val="00330056"/>
    <w:rsid w:val="0033136E"/>
    <w:rsid w:val="00332FA4"/>
    <w:rsid w:val="00333675"/>
    <w:rsid w:val="00333828"/>
    <w:rsid w:val="00333848"/>
    <w:rsid w:val="00333FDF"/>
    <w:rsid w:val="00334689"/>
    <w:rsid w:val="003354F6"/>
    <w:rsid w:val="00336146"/>
    <w:rsid w:val="003406BB"/>
    <w:rsid w:val="003407C7"/>
    <w:rsid w:val="00340F0C"/>
    <w:rsid w:val="0034157F"/>
    <w:rsid w:val="003419BE"/>
    <w:rsid w:val="0034209D"/>
    <w:rsid w:val="003423ED"/>
    <w:rsid w:val="00342486"/>
    <w:rsid w:val="0034290D"/>
    <w:rsid w:val="00342D90"/>
    <w:rsid w:val="0034712D"/>
    <w:rsid w:val="00347751"/>
    <w:rsid w:val="00347A8C"/>
    <w:rsid w:val="0035069B"/>
    <w:rsid w:val="0035082F"/>
    <w:rsid w:val="00350D5F"/>
    <w:rsid w:val="00350DEF"/>
    <w:rsid w:val="00351A34"/>
    <w:rsid w:val="003536C1"/>
    <w:rsid w:val="0035376F"/>
    <w:rsid w:val="00353B57"/>
    <w:rsid w:val="003541B5"/>
    <w:rsid w:val="003544E2"/>
    <w:rsid w:val="00355184"/>
    <w:rsid w:val="00355F1B"/>
    <w:rsid w:val="003600E4"/>
    <w:rsid w:val="00360124"/>
    <w:rsid w:val="003608F4"/>
    <w:rsid w:val="003609F9"/>
    <w:rsid w:val="00361539"/>
    <w:rsid w:val="003619AA"/>
    <w:rsid w:val="00361D30"/>
    <w:rsid w:val="00361F0E"/>
    <w:rsid w:val="00362148"/>
    <w:rsid w:val="00362BD2"/>
    <w:rsid w:val="00362D8D"/>
    <w:rsid w:val="003641CD"/>
    <w:rsid w:val="003644DC"/>
    <w:rsid w:val="0036464D"/>
    <w:rsid w:val="003647D0"/>
    <w:rsid w:val="00365EEE"/>
    <w:rsid w:val="003667E8"/>
    <w:rsid w:val="003705EC"/>
    <w:rsid w:val="003716F5"/>
    <w:rsid w:val="00371FF5"/>
    <w:rsid w:val="003721EC"/>
    <w:rsid w:val="00372388"/>
    <w:rsid w:val="00372834"/>
    <w:rsid w:val="00372B71"/>
    <w:rsid w:val="00373034"/>
    <w:rsid w:val="00373739"/>
    <w:rsid w:val="0037384A"/>
    <w:rsid w:val="00375159"/>
    <w:rsid w:val="00375AC7"/>
    <w:rsid w:val="00376103"/>
    <w:rsid w:val="003762A6"/>
    <w:rsid w:val="003766BE"/>
    <w:rsid w:val="00377D00"/>
    <w:rsid w:val="00380D0E"/>
    <w:rsid w:val="003818B6"/>
    <w:rsid w:val="00381B64"/>
    <w:rsid w:val="00381B89"/>
    <w:rsid w:val="0038240C"/>
    <w:rsid w:val="003833C2"/>
    <w:rsid w:val="00383D02"/>
    <w:rsid w:val="00383D49"/>
    <w:rsid w:val="00383EA7"/>
    <w:rsid w:val="0038440A"/>
    <w:rsid w:val="0038441C"/>
    <w:rsid w:val="00384469"/>
    <w:rsid w:val="00384F61"/>
    <w:rsid w:val="0038508A"/>
    <w:rsid w:val="0038539E"/>
    <w:rsid w:val="003857D8"/>
    <w:rsid w:val="003858EA"/>
    <w:rsid w:val="00385AF5"/>
    <w:rsid w:val="003861AF"/>
    <w:rsid w:val="00386CD1"/>
    <w:rsid w:val="00387970"/>
    <w:rsid w:val="00387B70"/>
    <w:rsid w:val="00387D5F"/>
    <w:rsid w:val="00390BCB"/>
    <w:rsid w:val="003914BE"/>
    <w:rsid w:val="003918B5"/>
    <w:rsid w:val="00391E7A"/>
    <w:rsid w:val="00392032"/>
    <w:rsid w:val="00393D79"/>
    <w:rsid w:val="00396012"/>
    <w:rsid w:val="003976A7"/>
    <w:rsid w:val="003976FE"/>
    <w:rsid w:val="003977E3"/>
    <w:rsid w:val="00397CC2"/>
    <w:rsid w:val="003A07CB"/>
    <w:rsid w:val="003A0E89"/>
    <w:rsid w:val="003A1260"/>
    <w:rsid w:val="003A19E3"/>
    <w:rsid w:val="003A1C7C"/>
    <w:rsid w:val="003A1CCD"/>
    <w:rsid w:val="003A2162"/>
    <w:rsid w:val="003A2576"/>
    <w:rsid w:val="003A2603"/>
    <w:rsid w:val="003A2837"/>
    <w:rsid w:val="003A286B"/>
    <w:rsid w:val="003A2E1F"/>
    <w:rsid w:val="003A3796"/>
    <w:rsid w:val="003A3E54"/>
    <w:rsid w:val="003A41A7"/>
    <w:rsid w:val="003A55C4"/>
    <w:rsid w:val="003A5AC9"/>
    <w:rsid w:val="003A5BA2"/>
    <w:rsid w:val="003A5F21"/>
    <w:rsid w:val="003A662C"/>
    <w:rsid w:val="003A71A8"/>
    <w:rsid w:val="003A7BFE"/>
    <w:rsid w:val="003B0358"/>
    <w:rsid w:val="003B139A"/>
    <w:rsid w:val="003B1A22"/>
    <w:rsid w:val="003B1FE5"/>
    <w:rsid w:val="003B2467"/>
    <w:rsid w:val="003B2BC8"/>
    <w:rsid w:val="003B3569"/>
    <w:rsid w:val="003B3E27"/>
    <w:rsid w:val="003B3F5E"/>
    <w:rsid w:val="003B4CD8"/>
    <w:rsid w:val="003B50B4"/>
    <w:rsid w:val="003B5D9B"/>
    <w:rsid w:val="003B63FE"/>
    <w:rsid w:val="003B7014"/>
    <w:rsid w:val="003B71AD"/>
    <w:rsid w:val="003C302D"/>
    <w:rsid w:val="003C3D41"/>
    <w:rsid w:val="003C4E1E"/>
    <w:rsid w:val="003C5FAE"/>
    <w:rsid w:val="003C605F"/>
    <w:rsid w:val="003C6654"/>
    <w:rsid w:val="003C6EAE"/>
    <w:rsid w:val="003C79C9"/>
    <w:rsid w:val="003C7E80"/>
    <w:rsid w:val="003C7FE3"/>
    <w:rsid w:val="003D0755"/>
    <w:rsid w:val="003D0A02"/>
    <w:rsid w:val="003D0B76"/>
    <w:rsid w:val="003D12F9"/>
    <w:rsid w:val="003D1B00"/>
    <w:rsid w:val="003D1DB2"/>
    <w:rsid w:val="003D59C6"/>
    <w:rsid w:val="003D5DB1"/>
    <w:rsid w:val="003D62DB"/>
    <w:rsid w:val="003D649D"/>
    <w:rsid w:val="003D64AE"/>
    <w:rsid w:val="003D6BA3"/>
    <w:rsid w:val="003D733E"/>
    <w:rsid w:val="003E15A0"/>
    <w:rsid w:val="003E2476"/>
    <w:rsid w:val="003E2EF2"/>
    <w:rsid w:val="003E340A"/>
    <w:rsid w:val="003E432A"/>
    <w:rsid w:val="003E4F49"/>
    <w:rsid w:val="003E6418"/>
    <w:rsid w:val="003E6844"/>
    <w:rsid w:val="003E7168"/>
    <w:rsid w:val="003E74AC"/>
    <w:rsid w:val="003E7CC2"/>
    <w:rsid w:val="003E7EC5"/>
    <w:rsid w:val="003F02CD"/>
    <w:rsid w:val="003F0419"/>
    <w:rsid w:val="003F0533"/>
    <w:rsid w:val="003F08B6"/>
    <w:rsid w:val="003F0A71"/>
    <w:rsid w:val="003F17C6"/>
    <w:rsid w:val="003F2A04"/>
    <w:rsid w:val="003F356A"/>
    <w:rsid w:val="003F3DBB"/>
    <w:rsid w:val="003F49CE"/>
    <w:rsid w:val="003F4B4D"/>
    <w:rsid w:val="003F4DA2"/>
    <w:rsid w:val="003F653B"/>
    <w:rsid w:val="003F6C6A"/>
    <w:rsid w:val="003F71A0"/>
    <w:rsid w:val="003F79A9"/>
    <w:rsid w:val="00400170"/>
    <w:rsid w:val="004004A5"/>
    <w:rsid w:val="004009A5"/>
    <w:rsid w:val="00401C45"/>
    <w:rsid w:val="00403F35"/>
    <w:rsid w:val="004041A1"/>
    <w:rsid w:val="00404BAF"/>
    <w:rsid w:val="004060EF"/>
    <w:rsid w:val="004063A7"/>
    <w:rsid w:val="00406565"/>
    <w:rsid w:val="00407488"/>
    <w:rsid w:val="00407B34"/>
    <w:rsid w:val="0041020B"/>
    <w:rsid w:val="004107F1"/>
    <w:rsid w:val="00411EA1"/>
    <w:rsid w:val="00411F19"/>
    <w:rsid w:val="004127AB"/>
    <w:rsid w:val="0041308E"/>
    <w:rsid w:val="00413796"/>
    <w:rsid w:val="004137E7"/>
    <w:rsid w:val="00413C3E"/>
    <w:rsid w:val="00413E2A"/>
    <w:rsid w:val="004141E6"/>
    <w:rsid w:val="00415B85"/>
    <w:rsid w:val="00415E8B"/>
    <w:rsid w:val="004161A4"/>
    <w:rsid w:val="00420E0C"/>
    <w:rsid w:val="004210B9"/>
    <w:rsid w:val="0042197F"/>
    <w:rsid w:val="00421F28"/>
    <w:rsid w:val="004221AA"/>
    <w:rsid w:val="0042227D"/>
    <w:rsid w:val="00422760"/>
    <w:rsid w:val="004227D3"/>
    <w:rsid w:val="00422B8F"/>
    <w:rsid w:val="00422E30"/>
    <w:rsid w:val="004242F4"/>
    <w:rsid w:val="00424994"/>
    <w:rsid w:val="00424E3C"/>
    <w:rsid w:val="00425C28"/>
    <w:rsid w:val="00425D81"/>
    <w:rsid w:val="00426DF2"/>
    <w:rsid w:val="00426FEE"/>
    <w:rsid w:val="00427A9E"/>
    <w:rsid w:val="00427E6B"/>
    <w:rsid w:val="00430E48"/>
    <w:rsid w:val="00430F19"/>
    <w:rsid w:val="0043124A"/>
    <w:rsid w:val="004313DB"/>
    <w:rsid w:val="00431693"/>
    <w:rsid w:val="00432619"/>
    <w:rsid w:val="00433411"/>
    <w:rsid w:val="00433556"/>
    <w:rsid w:val="00433AB4"/>
    <w:rsid w:val="0043488F"/>
    <w:rsid w:val="00434B47"/>
    <w:rsid w:val="00434B7A"/>
    <w:rsid w:val="00434F3F"/>
    <w:rsid w:val="004351B5"/>
    <w:rsid w:val="004354AF"/>
    <w:rsid w:val="00435B23"/>
    <w:rsid w:val="00436154"/>
    <w:rsid w:val="0043637A"/>
    <w:rsid w:val="00436534"/>
    <w:rsid w:val="004367F6"/>
    <w:rsid w:val="00436D5E"/>
    <w:rsid w:val="00437538"/>
    <w:rsid w:val="004377C6"/>
    <w:rsid w:val="00437996"/>
    <w:rsid w:val="00440256"/>
    <w:rsid w:val="004407D4"/>
    <w:rsid w:val="004413C8"/>
    <w:rsid w:val="00441471"/>
    <w:rsid w:val="00441AD0"/>
    <w:rsid w:val="0044237E"/>
    <w:rsid w:val="0044443F"/>
    <w:rsid w:val="00444713"/>
    <w:rsid w:val="004448FB"/>
    <w:rsid w:val="004449A1"/>
    <w:rsid w:val="0044602A"/>
    <w:rsid w:val="00446369"/>
    <w:rsid w:val="004467CB"/>
    <w:rsid w:val="00446B25"/>
    <w:rsid w:val="0044772A"/>
    <w:rsid w:val="00447A09"/>
    <w:rsid w:val="00447D00"/>
    <w:rsid w:val="0045096C"/>
    <w:rsid w:val="00450FE6"/>
    <w:rsid w:val="004514ED"/>
    <w:rsid w:val="004514FE"/>
    <w:rsid w:val="00451852"/>
    <w:rsid w:val="00451DC0"/>
    <w:rsid w:val="004522A3"/>
    <w:rsid w:val="00452AB8"/>
    <w:rsid w:val="00452C21"/>
    <w:rsid w:val="00452F3E"/>
    <w:rsid w:val="00453543"/>
    <w:rsid w:val="00453CD5"/>
    <w:rsid w:val="00454869"/>
    <w:rsid w:val="00454D53"/>
    <w:rsid w:val="00454E6B"/>
    <w:rsid w:val="00456702"/>
    <w:rsid w:val="004573E6"/>
    <w:rsid w:val="00460323"/>
    <w:rsid w:val="00461009"/>
    <w:rsid w:val="00461750"/>
    <w:rsid w:val="00461D3C"/>
    <w:rsid w:val="00461FEE"/>
    <w:rsid w:val="00463387"/>
    <w:rsid w:val="004636B9"/>
    <w:rsid w:val="00466168"/>
    <w:rsid w:val="004662DE"/>
    <w:rsid w:val="004664CE"/>
    <w:rsid w:val="00466D10"/>
    <w:rsid w:val="00466DE8"/>
    <w:rsid w:val="00466E34"/>
    <w:rsid w:val="00466F4F"/>
    <w:rsid w:val="00467499"/>
    <w:rsid w:val="00467E63"/>
    <w:rsid w:val="00470705"/>
    <w:rsid w:val="00470C92"/>
    <w:rsid w:val="00471100"/>
    <w:rsid w:val="00471B0F"/>
    <w:rsid w:val="004725CC"/>
    <w:rsid w:val="00472935"/>
    <w:rsid w:val="00473F02"/>
    <w:rsid w:val="00473FE9"/>
    <w:rsid w:val="00474E8F"/>
    <w:rsid w:val="004752DE"/>
    <w:rsid w:val="00476467"/>
    <w:rsid w:val="00476D99"/>
    <w:rsid w:val="00476E11"/>
    <w:rsid w:val="00477A3A"/>
    <w:rsid w:val="00477B68"/>
    <w:rsid w:val="004804F1"/>
    <w:rsid w:val="004805D5"/>
    <w:rsid w:val="00482576"/>
    <w:rsid w:val="0048317B"/>
    <w:rsid w:val="0048365F"/>
    <w:rsid w:val="004845F0"/>
    <w:rsid w:val="004849CF"/>
    <w:rsid w:val="0048533D"/>
    <w:rsid w:val="00490999"/>
    <w:rsid w:val="00490E86"/>
    <w:rsid w:val="00491685"/>
    <w:rsid w:val="00491A35"/>
    <w:rsid w:val="00491E64"/>
    <w:rsid w:val="004923FE"/>
    <w:rsid w:val="00492BD3"/>
    <w:rsid w:val="00493A64"/>
    <w:rsid w:val="004961CD"/>
    <w:rsid w:val="004974C6"/>
    <w:rsid w:val="00497A8C"/>
    <w:rsid w:val="00497E6C"/>
    <w:rsid w:val="004A00AC"/>
    <w:rsid w:val="004A0723"/>
    <w:rsid w:val="004A183D"/>
    <w:rsid w:val="004A1919"/>
    <w:rsid w:val="004A1BB6"/>
    <w:rsid w:val="004A1E1F"/>
    <w:rsid w:val="004A2923"/>
    <w:rsid w:val="004A34E3"/>
    <w:rsid w:val="004A47CA"/>
    <w:rsid w:val="004A4A27"/>
    <w:rsid w:val="004A53F8"/>
    <w:rsid w:val="004A590D"/>
    <w:rsid w:val="004A64E5"/>
    <w:rsid w:val="004A74FB"/>
    <w:rsid w:val="004A7883"/>
    <w:rsid w:val="004B05D7"/>
    <w:rsid w:val="004B0739"/>
    <w:rsid w:val="004B1082"/>
    <w:rsid w:val="004B1185"/>
    <w:rsid w:val="004B119C"/>
    <w:rsid w:val="004B1C82"/>
    <w:rsid w:val="004B1CCF"/>
    <w:rsid w:val="004B2806"/>
    <w:rsid w:val="004B30E9"/>
    <w:rsid w:val="004B54C2"/>
    <w:rsid w:val="004B559D"/>
    <w:rsid w:val="004B58E0"/>
    <w:rsid w:val="004B6197"/>
    <w:rsid w:val="004B6E13"/>
    <w:rsid w:val="004B6ED6"/>
    <w:rsid w:val="004B7879"/>
    <w:rsid w:val="004C0474"/>
    <w:rsid w:val="004C05EF"/>
    <w:rsid w:val="004C0870"/>
    <w:rsid w:val="004C0C2B"/>
    <w:rsid w:val="004C0C86"/>
    <w:rsid w:val="004C23FA"/>
    <w:rsid w:val="004C25C0"/>
    <w:rsid w:val="004C2A71"/>
    <w:rsid w:val="004C35A4"/>
    <w:rsid w:val="004C3904"/>
    <w:rsid w:val="004C3CBD"/>
    <w:rsid w:val="004C3DDC"/>
    <w:rsid w:val="004C5003"/>
    <w:rsid w:val="004C5FEA"/>
    <w:rsid w:val="004C73D0"/>
    <w:rsid w:val="004D0537"/>
    <w:rsid w:val="004D203F"/>
    <w:rsid w:val="004D4F65"/>
    <w:rsid w:val="004D4FCE"/>
    <w:rsid w:val="004D5594"/>
    <w:rsid w:val="004D59BD"/>
    <w:rsid w:val="004D5D0A"/>
    <w:rsid w:val="004D6181"/>
    <w:rsid w:val="004E0771"/>
    <w:rsid w:val="004E0951"/>
    <w:rsid w:val="004E0DA6"/>
    <w:rsid w:val="004E0E50"/>
    <w:rsid w:val="004E240D"/>
    <w:rsid w:val="004E2BF4"/>
    <w:rsid w:val="004E38FC"/>
    <w:rsid w:val="004E57A6"/>
    <w:rsid w:val="004E59ED"/>
    <w:rsid w:val="004E5B5A"/>
    <w:rsid w:val="004E6DC9"/>
    <w:rsid w:val="004E6EAD"/>
    <w:rsid w:val="004F03B3"/>
    <w:rsid w:val="004F0606"/>
    <w:rsid w:val="004F06DE"/>
    <w:rsid w:val="004F0A5E"/>
    <w:rsid w:val="004F11F8"/>
    <w:rsid w:val="004F1712"/>
    <w:rsid w:val="004F1FCC"/>
    <w:rsid w:val="004F245E"/>
    <w:rsid w:val="004F2925"/>
    <w:rsid w:val="004F2D1F"/>
    <w:rsid w:val="004F3421"/>
    <w:rsid w:val="004F350F"/>
    <w:rsid w:val="004F3881"/>
    <w:rsid w:val="004F4104"/>
    <w:rsid w:val="004F4534"/>
    <w:rsid w:val="004F4A8A"/>
    <w:rsid w:val="004F4BE3"/>
    <w:rsid w:val="004F4F14"/>
    <w:rsid w:val="004F59CB"/>
    <w:rsid w:val="004F5C2B"/>
    <w:rsid w:val="004F6767"/>
    <w:rsid w:val="004F69F8"/>
    <w:rsid w:val="004F6E21"/>
    <w:rsid w:val="004F725C"/>
    <w:rsid w:val="004F7474"/>
    <w:rsid w:val="004F7E3E"/>
    <w:rsid w:val="005019A8"/>
    <w:rsid w:val="0050256D"/>
    <w:rsid w:val="005025DA"/>
    <w:rsid w:val="00503976"/>
    <w:rsid w:val="00503CEE"/>
    <w:rsid w:val="00504C6D"/>
    <w:rsid w:val="0050532B"/>
    <w:rsid w:val="005054FE"/>
    <w:rsid w:val="00505D88"/>
    <w:rsid w:val="0050652A"/>
    <w:rsid w:val="00507564"/>
    <w:rsid w:val="00507653"/>
    <w:rsid w:val="005107D2"/>
    <w:rsid w:val="005109A2"/>
    <w:rsid w:val="00511528"/>
    <w:rsid w:val="00511CA5"/>
    <w:rsid w:val="00511DBB"/>
    <w:rsid w:val="00512298"/>
    <w:rsid w:val="00512ACF"/>
    <w:rsid w:val="005132F8"/>
    <w:rsid w:val="00513F6C"/>
    <w:rsid w:val="005143DB"/>
    <w:rsid w:val="00514A2F"/>
    <w:rsid w:val="00514F59"/>
    <w:rsid w:val="00514FA2"/>
    <w:rsid w:val="00515AF0"/>
    <w:rsid w:val="00515DCE"/>
    <w:rsid w:val="005165BF"/>
    <w:rsid w:val="005168C1"/>
    <w:rsid w:val="0051775D"/>
    <w:rsid w:val="00520655"/>
    <w:rsid w:val="00520949"/>
    <w:rsid w:val="00520C9E"/>
    <w:rsid w:val="00520EFA"/>
    <w:rsid w:val="005215C4"/>
    <w:rsid w:val="00522025"/>
    <w:rsid w:val="0052233A"/>
    <w:rsid w:val="00523F25"/>
    <w:rsid w:val="0052557B"/>
    <w:rsid w:val="005259F2"/>
    <w:rsid w:val="00525CAD"/>
    <w:rsid w:val="00526381"/>
    <w:rsid w:val="005275B8"/>
    <w:rsid w:val="00530BED"/>
    <w:rsid w:val="0053100B"/>
    <w:rsid w:val="00531C08"/>
    <w:rsid w:val="00531D58"/>
    <w:rsid w:val="0053229E"/>
    <w:rsid w:val="00533C4D"/>
    <w:rsid w:val="00533DAB"/>
    <w:rsid w:val="00533EA8"/>
    <w:rsid w:val="005349C7"/>
    <w:rsid w:val="00534E1A"/>
    <w:rsid w:val="00535591"/>
    <w:rsid w:val="005363D6"/>
    <w:rsid w:val="00541DA8"/>
    <w:rsid w:val="00542049"/>
    <w:rsid w:val="00542847"/>
    <w:rsid w:val="00543848"/>
    <w:rsid w:val="005438DA"/>
    <w:rsid w:val="00543AB6"/>
    <w:rsid w:val="00544057"/>
    <w:rsid w:val="0054418B"/>
    <w:rsid w:val="00544AF2"/>
    <w:rsid w:val="00544E96"/>
    <w:rsid w:val="00547852"/>
    <w:rsid w:val="00547CD4"/>
    <w:rsid w:val="005500AE"/>
    <w:rsid w:val="005503F8"/>
    <w:rsid w:val="00551A07"/>
    <w:rsid w:val="00552593"/>
    <w:rsid w:val="00552C6A"/>
    <w:rsid w:val="00553190"/>
    <w:rsid w:val="0055482D"/>
    <w:rsid w:val="00555DB4"/>
    <w:rsid w:val="0055767C"/>
    <w:rsid w:val="00560AC8"/>
    <w:rsid w:val="00560C03"/>
    <w:rsid w:val="00560E7A"/>
    <w:rsid w:val="00561805"/>
    <w:rsid w:val="00561AC0"/>
    <w:rsid w:val="00561C74"/>
    <w:rsid w:val="0056221B"/>
    <w:rsid w:val="00563135"/>
    <w:rsid w:val="00563243"/>
    <w:rsid w:val="00563E7D"/>
    <w:rsid w:val="00565026"/>
    <w:rsid w:val="00567641"/>
    <w:rsid w:val="00570A2A"/>
    <w:rsid w:val="00570C37"/>
    <w:rsid w:val="00571B09"/>
    <w:rsid w:val="005737CA"/>
    <w:rsid w:val="0057482C"/>
    <w:rsid w:val="00574DE1"/>
    <w:rsid w:val="005751D0"/>
    <w:rsid w:val="0057554E"/>
    <w:rsid w:val="0057567A"/>
    <w:rsid w:val="00575719"/>
    <w:rsid w:val="00576458"/>
    <w:rsid w:val="00576606"/>
    <w:rsid w:val="00577321"/>
    <w:rsid w:val="00577807"/>
    <w:rsid w:val="005803F7"/>
    <w:rsid w:val="0058194F"/>
    <w:rsid w:val="005827BD"/>
    <w:rsid w:val="00583BC8"/>
    <w:rsid w:val="00584B3B"/>
    <w:rsid w:val="00585435"/>
    <w:rsid w:val="005857FB"/>
    <w:rsid w:val="005859C8"/>
    <w:rsid w:val="005864C0"/>
    <w:rsid w:val="00586CEA"/>
    <w:rsid w:val="00587397"/>
    <w:rsid w:val="0058786A"/>
    <w:rsid w:val="00587C11"/>
    <w:rsid w:val="00587E2D"/>
    <w:rsid w:val="0059046F"/>
    <w:rsid w:val="005904F2"/>
    <w:rsid w:val="0059093A"/>
    <w:rsid w:val="00590C98"/>
    <w:rsid w:val="00591088"/>
    <w:rsid w:val="005912AB"/>
    <w:rsid w:val="00592046"/>
    <w:rsid w:val="005925FD"/>
    <w:rsid w:val="005929E4"/>
    <w:rsid w:val="00592C89"/>
    <w:rsid w:val="00594273"/>
    <w:rsid w:val="00594AEB"/>
    <w:rsid w:val="00594E87"/>
    <w:rsid w:val="0059510B"/>
    <w:rsid w:val="0059612F"/>
    <w:rsid w:val="005966FC"/>
    <w:rsid w:val="0059763F"/>
    <w:rsid w:val="00597813"/>
    <w:rsid w:val="005A03F4"/>
    <w:rsid w:val="005A04D3"/>
    <w:rsid w:val="005A0741"/>
    <w:rsid w:val="005A109D"/>
    <w:rsid w:val="005A1355"/>
    <w:rsid w:val="005A1419"/>
    <w:rsid w:val="005A1740"/>
    <w:rsid w:val="005A1C7F"/>
    <w:rsid w:val="005A3E37"/>
    <w:rsid w:val="005A42BC"/>
    <w:rsid w:val="005A4499"/>
    <w:rsid w:val="005A5703"/>
    <w:rsid w:val="005A74D2"/>
    <w:rsid w:val="005B0F1D"/>
    <w:rsid w:val="005B1092"/>
    <w:rsid w:val="005B10AB"/>
    <w:rsid w:val="005B1DD6"/>
    <w:rsid w:val="005B2343"/>
    <w:rsid w:val="005B2A84"/>
    <w:rsid w:val="005B2DAA"/>
    <w:rsid w:val="005B378B"/>
    <w:rsid w:val="005B4368"/>
    <w:rsid w:val="005B4D87"/>
    <w:rsid w:val="005B5772"/>
    <w:rsid w:val="005B677B"/>
    <w:rsid w:val="005B6927"/>
    <w:rsid w:val="005B6B40"/>
    <w:rsid w:val="005B74C2"/>
    <w:rsid w:val="005C0BCC"/>
    <w:rsid w:val="005C1109"/>
    <w:rsid w:val="005C12EC"/>
    <w:rsid w:val="005C1DEE"/>
    <w:rsid w:val="005C2BE2"/>
    <w:rsid w:val="005C31AF"/>
    <w:rsid w:val="005C3723"/>
    <w:rsid w:val="005C3C40"/>
    <w:rsid w:val="005C47E2"/>
    <w:rsid w:val="005C48FB"/>
    <w:rsid w:val="005C4AFF"/>
    <w:rsid w:val="005C530C"/>
    <w:rsid w:val="005C5354"/>
    <w:rsid w:val="005C59AF"/>
    <w:rsid w:val="005C7426"/>
    <w:rsid w:val="005C7F80"/>
    <w:rsid w:val="005D20BF"/>
    <w:rsid w:val="005D2EB3"/>
    <w:rsid w:val="005D33FD"/>
    <w:rsid w:val="005D4412"/>
    <w:rsid w:val="005D4F09"/>
    <w:rsid w:val="005D5EF5"/>
    <w:rsid w:val="005D74EB"/>
    <w:rsid w:val="005D7869"/>
    <w:rsid w:val="005D7F05"/>
    <w:rsid w:val="005E0273"/>
    <w:rsid w:val="005E07DD"/>
    <w:rsid w:val="005E07F1"/>
    <w:rsid w:val="005E2E2E"/>
    <w:rsid w:val="005E2E7B"/>
    <w:rsid w:val="005E3AD0"/>
    <w:rsid w:val="005E3B59"/>
    <w:rsid w:val="005E3CE8"/>
    <w:rsid w:val="005E4487"/>
    <w:rsid w:val="005E4824"/>
    <w:rsid w:val="005E4CD2"/>
    <w:rsid w:val="005E581B"/>
    <w:rsid w:val="005E6624"/>
    <w:rsid w:val="005E6A7B"/>
    <w:rsid w:val="005E6F67"/>
    <w:rsid w:val="005E7421"/>
    <w:rsid w:val="005E7A17"/>
    <w:rsid w:val="005E7DE5"/>
    <w:rsid w:val="005F04AB"/>
    <w:rsid w:val="005F0A5A"/>
    <w:rsid w:val="005F2E37"/>
    <w:rsid w:val="005F30D8"/>
    <w:rsid w:val="005F3A22"/>
    <w:rsid w:val="005F4332"/>
    <w:rsid w:val="005F4BD2"/>
    <w:rsid w:val="005F5AC6"/>
    <w:rsid w:val="005F5D41"/>
    <w:rsid w:val="005F5D43"/>
    <w:rsid w:val="005F62A4"/>
    <w:rsid w:val="005F66B5"/>
    <w:rsid w:val="005F6C82"/>
    <w:rsid w:val="005F6C8E"/>
    <w:rsid w:val="005F6D42"/>
    <w:rsid w:val="005F6FD0"/>
    <w:rsid w:val="005F71FC"/>
    <w:rsid w:val="005F7834"/>
    <w:rsid w:val="005F7D3F"/>
    <w:rsid w:val="006001A9"/>
    <w:rsid w:val="00600304"/>
    <w:rsid w:val="0060030B"/>
    <w:rsid w:val="00601D18"/>
    <w:rsid w:val="0060233A"/>
    <w:rsid w:val="00602E45"/>
    <w:rsid w:val="00603081"/>
    <w:rsid w:val="006030AC"/>
    <w:rsid w:val="006033C2"/>
    <w:rsid w:val="00603AB2"/>
    <w:rsid w:val="00603AED"/>
    <w:rsid w:val="006048F3"/>
    <w:rsid w:val="00604C93"/>
    <w:rsid w:val="00606548"/>
    <w:rsid w:val="00606631"/>
    <w:rsid w:val="00606A8E"/>
    <w:rsid w:val="006078EE"/>
    <w:rsid w:val="00610D51"/>
    <w:rsid w:val="00611936"/>
    <w:rsid w:val="00614F96"/>
    <w:rsid w:val="00615283"/>
    <w:rsid w:val="006152C4"/>
    <w:rsid w:val="00615759"/>
    <w:rsid w:val="0061786F"/>
    <w:rsid w:val="00620B95"/>
    <w:rsid w:val="00621470"/>
    <w:rsid w:val="006215E6"/>
    <w:rsid w:val="00621690"/>
    <w:rsid w:val="00621721"/>
    <w:rsid w:val="006217A4"/>
    <w:rsid w:val="00622B27"/>
    <w:rsid w:val="00622FB8"/>
    <w:rsid w:val="006235F9"/>
    <w:rsid w:val="00624E57"/>
    <w:rsid w:val="00625110"/>
    <w:rsid w:val="00627090"/>
    <w:rsid w:val="006277A0"/>
    <w:rsid w:val="00627A1C"/>
    <w:rsid w:val="006309D7"/>
    <w:rsid w:val="00631297"/>
    <w:rsid w:val="0063155F"/>
    <w:rsid w:val="006316FF"/>
    <w:rsid w:val="006318DF"/>
    <w:rsid w:val="006323F7"/>
    <w:rsid w:val="00632BF7"/>
    <w:rsid w:val="00632E06"/>
    <w:rsid w:val="006339CC"/>
    <w:rsid w:val="0063494E"/>
    <w:rsid w:val="00634B14"/>
    <w:rsid w:val="00634CC5"/>
    <w:rsid w:val="00634D61"/>
    <w:rsid w:val="00635443"/>
    <w:rsid w:val="0063618D"/>
    <w:rsid w:val="00637917"/>
    <w:rsid w:val="00640068"/>
    <w:rsid w:val="006411CF"/>
    <w:rsid w:val="006417A3"/>
    <w:rsid w:val="006419EE"/>
    <w:rsid w:val="00641AB9"/>
    <w:rsid w:val="00641D81"/>
    <w:rsid w:val="00643A30"/>
    <w:rsid w:val="00643D2C"/>
    <w:rsid w:val="00643EC2"/>
    <w:rsid w:val="00645365"/>
    <w:rsid w:val="0064553D"/>
    <w:rsid w:val="00645729"/>
    <w:rsid w:val="0064593A"/>
    <w:rsid w:val="00645BC1"/>
    <w:rsid w:val="006460A9"/>
    <w:rsid w:val="006462AB"/>
    <w:rsid w:val="006473C8"/>
    <w:rsid w:val="00650772"/>
    <w:rsid w:val="00650B9F"/>
    <w:rsid w:val="00650F1A"/>
    <w:rsid w:val="00650F1E"/>
    <w:rsid w:val="00651153"/>
    <w:rsid w:val="006511EA"/>
    <w:rsid w:val="006513CE"/>
    <w:rsid w:val="00651423"/>
    <w:rsid w:val="006527E3"/>
    <w:rsid w:val="0065399F"/>
    <w:rsid w:val="00653BB8"/>
    <w:rsid w:val="00654A5A"/>
    <w:rsid w:val="00654B35"/>
    <w:rsid w:val="00655620"/>
    <w:rsid w:val="00655738"/>
    <w:rsid w:val="006566DA"/>
    <w:rsid w:val="00656AFD"/>
    <w:rsid w:val="00656E65"/>
    <w:rsid w:val="006576E2"/>
    <w:rsid w:val="00660F6C"/>
    <w:rsid w:val="0066162F"/>
    <w:rsid w:val="00661ABE"/>
    <w:rsid w:val="006620E7"/>
    <w:rsid w:val="00662732"/>
    <w:rsid w:val="00663145"/>
    <w:rsid w:val="006649C2"/>
    <w:rsid w:val="00665FDA"/>
    <w:rsid w:val="00666196"/>
    <w:rsid w:val="0066780B"/>
    <w:rsid w:val="006678A1"/>
    <w:rsid w:val="00667CA0"/>
    <w:rsid w:val="00667FCA"/>
    <w:rsid w:val="00670072"/>
    <w:rsid w:val="00670226"/>
    <w:rsid w:val="0067053E"/>
    <w:rsid w:val="00670EA0"/>
    <w:rsid w:val="00672138"/>
    <w:rsid w:val="00672744"/>
    <w:rsid w:val="00672EE0"/>
    <w:rsid w:val="00673826"/>
    <w:rsid w:val="00673BD4"/>
    <w:rsid w:val="0067535F"/>
    <w:rsid w:val="00675B56"/>
    <w:rsid w:val="00676690"/>
    <w:rsid w:val="006774FB"/>
    <w:rsid w:val="00677595"/>
    <w:rsid w:val="00677612"/>
    <w:rsid w:val="00677A5E"/>
    <w:rsid w:val="006805CA"/>
    <w:rsid w:val="0068066E"/>
    <w:rsid w:val="00680F08"/>
    <w:rsid w:val="006810F0"/>
    <w:rsid w:val="006814B5"/>
    <w:rsid w:val="00681779"/>
    <w:rsid w:val="00681A4F"/>
    <w:rsid w:val="0068344F"/>
    <w:rsid w:val="00685E1A"/>
    <w:rsid w:val="00686E44"/>
    <w:rsid w:val="00690988"/>
    <w:rsid w:val="006912F7"/>
    <w:rsid w:val="0069182B"/>
    <w:rsid w:val="00691FEB"/>
    <w:rsid w:val="0069283B"/>
    <w:rsid w:val="00692FB9"/>
    <w:rsid w:val="00693C9C"/>
    <w:rsid w:val="006956A6"/>
    <w:rsid w:val="00695829"/>
    <w:rsid w:val="00696C01"/>
    <w:rsid w:val="00696C4C"/>
    <w:rsid w:val="006976F5"/>
    <w:rsid w:val="006A0408"/>
    <w:rsid w:val="006A04E5"/>
    <w:rsid w:val="006A0928"/>
    <w:rsid w:val="006A0AFF"/>
    <w:rsid w:val="006A0D2B"/>
    <w:rsid w:val="006A0FC6"/>
    <w:rsid w:val="006A22FA"/>
    <w:rsid w:val="006A305F"/>
    <w:rsid w:val="006A328D"/>
    <w:rsid w:val="006A3335"/>
    <w:rsid w:val="006A36C9"/>
    <w:rsid w:val="006A4726"/>
    <w:rsid w:val="006A6720"/>
    <w:rsid w:val="006A6822"/>
    <w:rsid w:val="006A6825"/>
    <w:rsid w:val="006A68A1"/>
    <w:rsid w:val="006A68BA"/>
    <w:rsid w:val="006A6BE3"/>
    <w:rsid w:val="006A729F"/>
    <w:rsid w:val="006A7FB6"/>
    <w:rsid w:val="006B04B8"/>
    <w:rsid w:val="006B05C6"/>
    <w:rsid w:val="006B0BEE"/>
    <w:rsid w:val="006B1D6B"/>
    <w:rsid w:val="006B494D"/>
    <w:rsid w:val="006B51DD"/>
    <w:rsid w:val="006B5B8D"/>
    <w:rsid w:val="006B5CA7"/>
    <w:rsid w:val="006B6299"/>
    <w:rsid w:val="006C0E70"/>
    <w:rsid w:val="006C0E92"/>
    <w:rsid w:val="006C0FF7"/>
    <w:rsid w:val="006C1EEE"/>
    <w:rsid w:val="006C258D"/>
    <w:rsid w:val="006C29DA"/>
    <w:rsid w:val="006C2C11"/>
    <w:rsid w:val="006C3503"/>
    <w:rsid w:val="006C37A2"/>
    <w:rsid w:val="006C3B21"/>
    <w:rsid w:val="006C3E49"/>
    <w:rsid w:val="006C479A"/>
    <w:rsid w:val="006C4A7D"/>
    <w:rsid w:val="006C4FB9"/>
    <w:rsid w:val="006C5A33"/>
    <w:rsid w:val="006C6067"/>
    <w:rsid w:val="006C6AE1"/>
    <w:rsid w:val="006C7431"/>
    <w:rsid w:val="006C7674"/>
    <w:rsid w:val="006D0AAE"/>
    <w:rsid w:val="006D10BB"/>
    <w:rsid w:val="006D1152"/>
    <w:rsid w:val="006D1A8E"/>
    <w:rsid w:val="006D1C13"/>
    <w:rsid w:val="006D1E0E"/>
    <w:rsid w:val="006D2A27"/>
    <w:rsid w:val="006D4232"/>
    <w:rsid w:val="006D48AF"/>
    <w:rsid w:val="006D5B21"/>
    <w:rsid w:val="006D6567"/>
    <w:rsid w:val="006D68A2"/>
    <w:rsid w:val="006D7FEB"/>
    <w:rsid w:val="006E0212"/>
    <w:rsid w:val="006E11A1"/>
    <w:rsid w:val="006E190B"/>
    <w:rsid w:val="006E29CF"/>
    <w:rsid w:val="006E2E2A"/>
    <w:rsid w:val="006E308D"/>
    <w:rsid w:val="006E3F3E"/>
    <w:rsid w:val="006E4C1D"/>
    <w:rsid w:val="006E5803"/>
    <w:rsid w:val="006E6477"/>
    <w:rsid w:val="006E6D97"/>
    <w:rsid w:val="006E7C12"/>
    <w:rsid w:val="006F05C3"/>
    <w:rsid w:val="006F0968"/>
    <w:rsid w:val="006F0DBB"/>
    <w:rsid w:val="006F1255"/>
    <w:rsid w:val="006F1D34"/>
    <w:rsid w:val="006F2959"/>
    <w:rsid w:val="006F3B86"/>
    <w:rsid w:val="006F49AE"/>
    <w:rsid w:val="006F65CB"/>
    <w:rsid w:val="006F681C"/>
    <w:rsid w:val="00700108"/>
    <w:rsid w:val="00700159"/>
    <w:rsid w:val="00700E26"/>
    <w:rsid w:val="007011A8"/>
    <w:rsid w:val="0070181E"/>
    <w:rsid w:val="00702187"/>
    <w:rsid w:val="00702301"/>
    <w:rsid w:val="0070275C"/>
    <w:rsid w:val="00702DCC"/>
    <w:rsid w:val="00703200"/>
    <w:rsid w:val="00703585"/>
    <w:rsid w:val="00704030"/>
    <w:rsid w:val="00705176"/>
    <w:rsid w:val="007055B7"/>
    <w:rsid w:val="00705CE9"/>
    <w:rsid w:val="00705FDF"/>
    <w:rsid w:val="007072E4"/>
    <w:rsid w:val="0070740D"/>
    <w:rsid w:val="00710730"/>
    <w:rsid w:val="00710A51"/>
    <w:rsid w:val="00710ECF"/>
    <w:rsid w:val="00711C36"/>
    <w:rsid w:val="00712197"/>
    <w:rsid w:val="0071288A"/>
    <w:rsid w:val="00713234"/>
    <w:rsid w:val="007132FA"/>
    <w:rsid w:val="00714446"/>
    <w:rsid w:val="00714FF3"/>
    <w:rsid w:val="00715973"/>
    <w:rsid w:val="007159A4"/>
    <w:rsid w:val="00715AD1"/>
    <w:rsid w:val="0071679D"/>
    <w:rsid w:val="00716D6B"/>
    <w:rsid w:val="00717351"/>
    <w:rsid w:val="00717561"/>
    <w:rsid w:val="007178F6"/>
    <w:rsid w:val="00717C53"/>
    <w:rsid w:val="00717DF7"/>
    <w:rsid w:val="00720796"/>
    <w:rsid w:val="0072085F"/>
    <w:rsid w:val="007229CF"/>
    <w:rsid w:val="007236DA"/>
    <w:rsid w:val="00723B4B"/>
    <w:rsid w:val="00723B9E"/>
    <w:rsid w:val="00723BE2"/>
    <w:rsid w:val="00723C9D"/>
    <w:rsid w:val="00725455"/>
    <w:rsid w:val="00726F5B"/>
    <w:rsid w:val="0072779C"/>
    <w:rsid w:val="00727DAF"/>
    <w:rsid w:val="00732BEA"/>
    <w:rsid w:val="007354FE"/>
    <w:rsid w:val="00735E1C"/>
    <w:rsid w:val="00736435"/>
    <w:rsid w:val="00737099"/>
    <w:rsid w:val="007377BF"/>
    <w:rsid w:val="00737EAA"/>
    <w:rsid w:val="00737EF5"/>
    <w:rsid w:val="00740970"/>
    <w:rsid w:val="00741290"/>
    <w:rsid w:val="0074154D"/>
    <w:rsid w:val="007423AD"/>
    <w:rsid w:val="007440A9"/>
    <w:rsid w:val="00747962"/>
    <w:rsid w:val="00750F5F"/>
    <w:rsid w:val="00751FA4"/>
    <w:rsid w:val="0075248F"/>
    <w:rsid w:val="00752652"/>
    <w:rsid w:val="0075329E"/>
    <w:rsid w:val="00753820"/>
    <w:rsid w:val="00753F6C"/>
    <w:rsid w:val="0075404D"/>
    <w:rsid w:val="00754160"/>
    <w:rsid w:val="007552BD"/>
    <w:rsid w:val="00755ABC"/>
    <w:rsid w:val="0075611E"/>
    <w:rsid w:val="007569C8"/>
    <w:rsid w:val="00757223"/>
    <w:rsid w:val="007577D3"/>
    <w:rsid w:val="00761352"/>
    <w:rsid w:val="00761966"/>
    <w:rsid w:val="007619CD"/>
    <w:rsid w:val="00761D87"/>
    <w:rsid w:val="00762332"/>
    <w:rsid w:val="00762DEF"/>
    <w:rsid w:val="00763F01"/>
    <w:rsid w:val="0076412B"/>
    <w:rsid w:val="00764472"/>
    <w:rsid w:val="007644E6"/>
    <w:rsid w:val="00764657"/>
    <w:rsid w:val="0076540B"/>
    <w:rsid w:val="00765E6F"/>
    <w:rsid w:val="00765EFD"/>
    <w:rsid w:val="00766298"/>
    <w:rsid w:val="00766EF8"/>
    <w:rsid w:val="0076778B"/>
    <w:rsid w:val="00767BAD"/>
    <w:rsid w:val="007705B9"/>
    <w:rsid w:val="007713B3"/>
    <w:rsid w:val="00771880"/>
    <w:rsid w:val="007719C9"/>
    <w:rsid w:val="00772897"/>
    <w:rsid w:val="00772DF3"/>
    <w:rsid w:val="00776BF8"/>
    <w:rsid w:val="00776CA6"/>
    <w:rsid w:val="00776FAF"/>
    <w:rsid w:val="00777E46"/>
    <w:rsid w:val="0078049C"/>
    <w:rsid w:val="0078071D"/>
    <w:rsid w:val="00780D67"/>
    <w:rsid w:val="0078136F"/>
    <w:rsid w:val="007817DC"/>
    <w:rsid w:val="0078281D"/>
    <w:rsid w:val="00782DFE"/>
    <w:rsid w:val="00783207"/>
    <w:rsid w:val="0078347F"/>
    <w:rsid w:val="0078411B"/>
    <w:rsid w:val="00784900"/>
    <w:rsid w:val="00785217"/>
    <w:rsid w:val="0078539E"/>
    <w:rsid w:val="00785692"/>
    <w:rsid w:val="00785AB5"/>
    <w:rsid w:val="00786E94"/>
    <w:rsid w:val="00787CCD"/>
    <w:rsid w:val="0079029B"/>
    <w:rsid w:val="0079159E"/>
    <w:rsid w:val="007916F5"/>
    <w:rsid w:val="00791F34"/>
    <w:rsid w:val="00792525"/>
    <w:rsid w:val="007929E8"/>
    <w:rsid w:val="007936CA"/>
    <w:rsid w:val="00793C24"/>
    <w:rsid w:val="0079436F"/>
    <w:rsid w:val="00794F68"/>
    <w:rsid w:val="007951F9"/>
    <w:rsid w:val="0079537A"/>
    <w:rsid w:val="007965D2"/>
    <w:rsid w:val="00796FB0"/>
    <w:rsid w:val="0079700B"/>
    <w:rsid w:val="00797FA2"/>
    <w:rsid w:val="007A08D8"/>
    <w:rsid w:val="007A1F00"/>
    <w:rsid w:val="007A20B0"/>
    <w:rsid w:val="007A2B92"/>
    <w:rsid w:val="007A4021"/>
    <w:rsid w:val="007A42C6"/>
    <w:rsid w:val="007A4701"/>
    <w:rsid w:val="007A53C7"/>
    <w:rsid w:val="007A5F74"/>
    <w:rsid w:val="007A62CA"/>
    <w:rsid w:val="007A6341"/>
    <w:rsid w:val="007A6AF6"/>
    <w:rsid w:val="007A70F9"/>
    <w:rsid w:val="007B0084"/>
    <w:rsid w:val="007B022C"/>
    <w:rsid w:val="007B058D"/>
    <w:rsid w:val="007B114C"/>
    <w:rsid w:val="007B1613"/>
    <w:rsid w:val="007B1798"/>
    <w:rsid w:val="007B23C6"/>
    <w:rsid w:val="007B3087"/>
    <w:rsid w:val="007B4EC5"/>
    <w:rsid w:val="007B50A2"/>
    <w:rsid w:val="007B50DB"/>
    <w:rsid w:val="007B5CC8"/>
    <w:rsid w:val="007B7432"/>
    <w:rsid w:val="007C003D"/>
    <w:rsid w:val="007C13E8"/>
    <w:rsid w:val="007C2FB7"/>
    <w:rsid w:val="007C3903"/>
    <w:rsid w:val="007C4AB0"/>
    <w:rsid w:val="007C4B7B"/>
    <w:rsid w:val="007C4E38"/>
    <w:rsid w:val="007C6F88"/>
    <w:rsid w:val="007C7C22"/>
    <w:rsid w:val="007D0046"/>
    <w:rsid w:val="007D0E35"/>
    <w:rsid w:val="007D13E5"/>
    <w:rsid w:val="007D1E2A"/>
    <w:rsid w:val="007D2E81"/>
    <w:rsid w:val="007D5338"/>
    <w:rsid w:val="007D5791"/>
    <w:rsid w:val="007D64A4"/>
    <w:rsid w:val="007D6CB5"/>
    <w:rsid w:val="007D6E39"/>
    <w:rsid w:val="007D6FB6"/>
    <w:rsid w:val="007D76B1"/>
    <w:rsid w:val="007D775E"/>
    <w:rsid w:val="007D789E"/>
    <w:rsid w:val="007D79B0"/>
    <w:rsid w:val="007D7A2F"/>
    <w:rsid w:val="007E00AD"/>
    <w:rsid w:val="007E0840"/>
    <w:rsid w:val="007E1C34"/>
    <w:rsid w:val="007E24E9"/>
    <w:rsid w:val="007E2693"/>
    <w:rsid w:val="007E2A6D"/>
    <w:rsid w:val="007E2E36"/>
    <w:rsid w:val="007E418E"/>
    <w:rsid w:val="007E454E"/>
    <w:rsid w:val="007E499F"/>
    <w:rsid w:val="007E4D65"/>
    <w:rsid w:val="007E4E30"/>
    <w:rsid w:val="007E568D"/>
    <w:rsid w:val="007E5AD4"/>
    <w:rsid w:val="007E61E2"/>
    <w:rsid w:val="007E721A"/>
    <w:rsid w:val="007E7673"/>
    <w:rsid w:val="007E7A7D"/>
    <w:rsid w:val="007F0478"/>
    <w:rsid w:val="007F1052"/>
    <w:rsid w:val="007F2201"/>
    <w:rsid w:val="007F2B40"/>
    <w:rsid w:val="007F317F"/>
    <w:rsid w:val="007F35D1"/>
    <w:rsid w:val="007F395B"/>
    <w:rsid w:val="007F4673"/>
    <w:rsid w:val="007F4C61"/>
    <w:rsid w:val="007F4F32"/>
    <w:rsid w:val="007F5934"/>
    <w:rsid w:val="007F6B9E"/>
    <w:rsid w:val="007F7000"/>
    <w:rsid w:val="00800380"/>
    <w:rsid w:val="00800F3B"/>
    <w:rsid w:val="0080190B"/>
    <w:rsid w:val="00801B0C"/>
    <w:rsid w:val="0080354F"/>
    <w:rsid w:val="00803EB3"/>
    <w:rsid w:val="00804C2F"/>
    <w:rsid w:val="0080586B"/>
    <w:rsid w:val="0080589A"/>
    <w:rsid w:val="00805B55"/>
    <w:rsid w:val="008062AE"/>
    <w:rsid w:val="00806343"/>
    <w:rsid w:val="00806440"/>
    <w:rsid w:val="00807A5F"/>
    <w:rsid w:val="008102EC"/>
    <w:rsid w:val="00810616"/>
    <w:rsid w:val="0081065E"/>
    <w:rsid w:val="008106A7"/>
    <w:rsid w:val="00810FF9"/>
    <w:rsid w:val="00811FD4"/>
    <w:rsid w:val="00812BF7"/>
    <w:rsid w:val="00812C90"/>
    <w:rsid w:val="00813014"/>
    <w:rsid w:val="0081327A"/>
    <w:rsid w:val="00813B7C"/>
    <w:rsid w:val="00814AD2"/>
    <w:rsid w:val="0081512C"/>
    <w:rsid w:val="008155B4"/>
    <w:rsid w:val="00815869"/>
    <w:rsid w:val="008163F8"/>
    <w:rsid w:val="008164DA"/>
    <w:rsid w:val="00816CEE"/>
    <w:rsid w:val="00816FBF"/>
    <w:rsid w:val="0081717F"/>
    <w:rsid w:val="008173DB"/>
    <w:rsid w:val="008175BC"/>
    <w:rsid w:val="008178EC"/>
    <w:rsid w:val="00820122"/>
    <w:rsid w:val="00820BF4"/>
    <w:rsid w:val="00820FB0"/>
    <w:rsid w:val="00821104"/>
    <w:rsid w:val="0082132A"/>
    <w:rsid w:val="00821683"/>
    <w:rsid w:val="008216E6"/>
    <w:rsid w:val="0082233F"/>
    <w:rsid w:val="00822351"/>
    <w:rsid w:val="008223DE"/>
    <w:rsid w:val="008223ED"/>
    <w:rsid w:val="00822D8B"/>
    <w:rsid w:val="00822D9F"/>
    <w:rsid w:val="00823AFC"/>
    <w:rsid w:val="00824022"/>
    <w:rsid w:val="00824CAE"/>
    <w:rsid w:val="00825168"/>
    <w:rsid w:val="00825C27"/>
    <w:rsid w:val="008305B6"/>
    <w:rsid w:val="008313A3"/>
    <w:rsid w:val="00831657"/>
    <w:rsid w:val="00832676"/>
    <w:rsid w:val="0083331C"/>
    <w:rsid w:val="008333DC"/>
    <w:rsid w:val="00833F35"/>
    <w:rsid w:val="00834753"/>
    <w:rsid w:val="00834B19"/>
    <w:rsid w:val="00834E73"/>
    <w:rsid w:val="00834F49"/>
    <w:rsid w:val="00835073"/>
    <w:rsid w:val="008353E3"/>
    <w:rsid w:val="0083761E"/>
    <w:rsid w:val="00837F7B"/>
    <w:rsid w:val="00840CA5"/>
    <w:rsid w:val="00841D10"/>
    <w:rsid w:val="00842140"/>
    <w:rsid w:val="008421E7"/>
    <w:rsid w:val="00844AFF"/>
    <w:rsid w:val="00846C89"/>
    <w:rsid w:val="00846D0C"/>
    <w:rsid w:val="00847E55"/>
    <w:rsid w:val="00850EBE"/>
    <w:rsid w:val="00851C7C"/>
    <w:rsid w:val="0085201C"/>
    <w:rsid w:val="00852705"/>
    <w:rsid w:val="0085361F"/>
    <w:rsid w:val="00855860"/>
    <w:rsid w:val="008559C7"/>
    <w:rsid w:val="00855A12"/>
    <w:rsid w:val="008566E5"/>
    <w:rsid w:val="008567B5"/>
    <w:rsid w:val="00856C07"/>
    <w:rsid w:val="008573B8"/>
    <w:rsid w:val="00857462"/>
    <w:rsid w:val="00857632"/>
    <w:rsid w:val="008603F2"/>
    <w:rsid w:val="008610BD"/>
    <w:rsid w:val="00861884"/>
    <w:rsid w:val="00861896"/>
    <w:rsid w:val="00861976"/>
    <w:rsid w:val="00862D13"/>
    <w:rsid w:val="00864E19"/>
    <w:rsid w:val="00865032"/>
    <w:rsid w:val="00865603"/>
    <w:rsid w:val="00866040"/>
    <w:rsid w:val="0086611C"/>
    <w:rsid w:val="0086620E"/>
    <w:rsid w:val="00866B3C"/>
    <w:rsid w:val="00867202"/>
    <w:rsid w:val="0087016A"/>
    <w:rsid w:val="00870523"/>
    <w:rsid w:val="00870604"/>
    <w:rsid w:val="00870970"/>
    <w:rsid w:val="00870E67"/>
    <w:rsid w:val="00874818"/>
    <w:rsid w:val="00874A27"/>
    <w:rsid w:val="008753BF"/>
    <w:rsid w:val="0087573B"/>
    <w:rsid w:val="00876AA8"/>
    <w:rsid w:val="00877414"/>
    <w:rsid w:val="008779B7"/>
    <w:rsid w:val="00877A65"/>
    <w:rsid w:val="0088095C"/>
    <w:rsid w:val="00880C5E"/>
    <w:rsid w:val="00881387"/>
    <w:rsid w:val="0088180A"/>
    <w:rsid w:val="00881CE5"/>
    <w:rsid w:val="00881D9C"/>
    <w:rsid w:val="00883A62"/>
    <w:rsid w:val="00883FC0"/>
    <w:rsid w:val="00884BC3"/>
    <w:rsid w:val="0088544C"/>
    <w:rsid w:val="00885AD4"/>
    <w:rsid w:val="00890426"/>
    <w:rsid w:val="00890C64"/>
    <w:rsid w:val="00891187"/>
    <w:rsid w:val="00892BBB"/>
    <w:rsid w:val="008933B6"/>
    <w:rsid w:val="00894F7E"/>
    <w:rsid w:val="00895009"/>
    <w:rsid w:val="008959EE"/>
    <w:rsid w:val="00895E31"/>
    <w:rsid w:val="008960DD"/>
    <w:rsid w:val="008968E0"/>
    <w:rsid w:val="00896ADE"/>
    <w:rsid w:val="008971CD"/>
    <w:rsid w:val="008971F4"/>
    <w:rsid w:val="00897B51"/>
    <w:rsid w:val="00897B8E"/>
    <w:rsid w:val="008A0B7A"/>
    <w:rsid w:val="008A1031"/>
    <w:rsid w:val="008A10C0"/>
    <w:rsid w:val="008A1883"/>
    <w:rsid w:val="008A2147"/>
    <w:rsid w:val="008A21B9"/>
    <w:rsid w:val="008A3377"/>
    <w:rsid w:val="008A376F"/>
    <w:rsid w:val="008A3B9E"/>
    <w:rsid w:val="008A3C6A"/>
    <w:rsid w:val="008A3D1B"/>
    <w:rsid w:val="008A3D48"/>
    <w:rsid w:val="008A4FE8"/>
    <w:rsid w:val="008A512D"/>
    <w:rsid w:val="008A5EF6"/>
    <w:rsid w:val="008A5FA0"/>
    <w:rsid w:val="008A62DC"/>
    <w:rsid w:val="008A691E"/>
    <w:rsid w:val="008A7FBE"/>
    <w:rsid w:val="008B1160"/>
    <w:rsid w:val="008B1BC8"/>
    <w:rsid w:val="008B3105"/>
    <w:rsid w:val="008B3994"/>
    <w:rsid w:val="008B4103"/>
    <w:rsid w:val="008B41D8"/>
    <w:rsid w:val="008B48F6"/>
    <w:rsid w:val="008B4F6C"/>
    <w:rsid w:val="008B5307"/>
    <w:rsid w:val="008B6713"/>
    <w:rsid w:val="008B6ABB"/>
    <w:rsid w:val="008B6DC9"/>
    <w:rsid w:val="008B75DA"/>
    <w:rsid w:val="008B7EA1"/>
    <w:rsid w:val="008C15D1"/>
    <w:rsid w:val="008C23DD"/>
    <w:rsid w:val="008C255B"/>
    <w:rsid w:val="008C2690"/>
    <w:rsid w:val="008C26BB"/>
    <w:rsid w:val="008C377C"/>
    <w:rsid w:val="008C3D27"/>
    <w:rsid w:val="008C5305"/>
    <w:rsid w:val="008C54A7"/>
    <w:rsid w:val="008C5684"/>
    <w:rsid w:val="008C63CD"/>
    <w:rsid w:val="008C6904"/>
    <w:rsid w:val="008C6AA8"/>
    <w:rsid w:val="008C6C17"/>
    <w:rsid w:val="008D06CA"/>
    <w:rsid w:val="008D0AD5"/>
    <w:rsid w:val="008D0F23"/>
    <w:rsid w:val="008D16A1"/>
    <w:rsid w:val="008D1977"/>
    <w:rsid w:val="008D2C49"/>
    <w:rsid w:val="008D3468"/>
    <w:rsid w:val="008D36BE"/>
    <w:rsid w:val="008D3EE7"/>
    <w:rsid w:val="008D51B6"/>
    <w:rsid w:val="008D5799"/>
    <w:rsid w:val="008D5C45"/>
    <w:rsid w:val="008D5D64"/>
    <w:rsid w:val="008D6D74"/>
    <w:rsid w:val="008D710D"/>
    <w:rsid w:val="008E005C"/>
    <w:rsid w:val="008E02B5"/>
    <w:rsid w:val="008E0494"/>
    <w:rsid w:val="008E163D"/>
    <w:rsid w:val="008E173E"/>
    <w:rsid w:val="008E3412"/>
    <w:rsid w:val="008E45BB"/>
    <w:rsid w:val="008E5BDC"/>
    <w:rsid w:val="008E5C78"/>
    <w:rsid w:val="008E6BD2"/>
    <w:rsid w:val="008E7443"/>
    <w:rsid w:val="008E7A86"/>
    <w:rsid w:val="008E7F79"/>
    <w:rsid w:val="008F029E"/>
    <w:rsid w:val="008F1351"/>
    <w:rsid w:val="008F33CF"/>
    <w:rsid w:val="008F352B"/>
    <w:rsid w:val="008F36D2"/>
    <w:rsid w:val="008F4532"/>
    <w:rsid w:val="008F4D7A"/>
    <w:rsid w:val="008F4D89"/>
    <w:rsid w:val="008F5AED"/>
    <w:rsid w:val="008F5EA8"/>
    <w:rsid w:val="008F7348"/>
    <w:rsid w:val="008F7592"/>
    <w:rsid w:val="008F7F33"/>
    <w:rsid w:val="0090026F"/>
    <w:rsid w:val="00900999"/>
    <w:rsid w:val="00900C76"/>
    <w:rsid w:val="00902E97"/>
    <w:rsid w:val="00904CE8"/>
    <w:rsid w:val="00905739"/>
    <w:rsid w:val="00905B4E"/>
    <w:rsid w:val="00906346"/>
    <w:rsid w:val="00906507"/>
    <w:rsid w:val="009071F2"/>
    <w:rsid w:val="00910334"/>
    <w:rsid w:val="00910D30"/>
    <w:rsid w:val="00911099"/>
    <w:rsid w:val="00911F7F"/>
    <w:rsid w:val="00912213"/>
    <w:rsid w:val="00912B98"/>
    <w:rsid w:val="0091404E"/>
    <w:rsid w:val="009157EB"/>
    <w:rsid w:val="009159A8"/>
    <w:rsid w:val="00915C1D"/>
    <w:rsid w:val="009161BD"/>
    <w:rsid w:val="00916205"/>
    <w:rsid w:val="009164FB"/>
    <w:rsid w:val="00916611"/>
    <w:rsid w:val="009166B0"/>
    <w:rsid w:val="0091725A"/>
    <w:rsid w:val="00920599"/>
    <w:rsid w:val="009214A7"/>
    <w:rsid w:val="009215D3"/>
    <w:rsid w:val="009223BC"/>
    <w:rsid w:val="009229B8"/>
    <w:rsid w:val="00924944"/>
    <w:rsid w:val="00924E73"/>
    <w:rsid w:val="009251A3"/>
    <w:rsid w:val="0092539C"/>
    <w:rsid w:val="00925D25"/>
    <w:rsid w:val="00926045"/>
    <w:rsid w:val="00926826"/>
    <w:rsid w:val="00926C9F"/>
    <w:rsid w:val="00926E14"/>
    <w:rsid w:val="009302AC"/>
    <w:rsid w:val="009302C3"/>
    <w:rsid w:val="0093163F"/>
    <w:rsid w:val="009321EA"/>
    <w:rsid w:val="00932636"/>
    <w:rsid w:val="00933338"/>
    <w:rsid w:val="009334A4"/>
    <w:rsid w:val="00933561"/>
    <w:rsid w:val="0093371C"/>
    <w:rsid w:val="00934016"/>
    <w:rsid w:val="00934BEB"/>
    <w:rsid w:val="00934C8F"/>
    <w:rsid w:val="00934D4C"/>
    <w:rsid w:val="009357E0"/>
    <w:rsid w:val="00935E6B"/>
    <w:rsid w:val="00935F70"/>
    <w:rsid w:val="00936457"/>
    <w:rsid w:val="00936732"/>
    <w:rsid w:val="0093746D"/>
    <w:rsid w:val="009374F7"/>
    <w:rsid w:val="00937A07"/>
    <w:rsid w:val="00937FC2"/>
    <w:rsid w:val="00940CCA"/>
    <w:rsid w:val="00940E62"/>
    <w:rsid w:val="00941269"/>
    <w:rsid w:val="009413CF"/>
    <w:rsid w:val="00941A15"/>
    <w:rsid w:val="00942BD0"/>
    <w:rsid w:val="00943094"/>
    <w:rsid w:val="00943AB4"/>
    <w:rsid w:val="00943EF2"/>
    <w:rsid w:val="00944297"/>
    <w:rsid w:val="00944588"/>
    <w:rsid w:val="00945056"/>
    <w:rsid w:val="009459CE"/>
    <w:rsid w:val="00946591"/>
    <w:rsid w:val="009479CF"/>
    <w:rsid w:val="00947F78"/>
    <w:rsid w:val="00950358"/>
    <w:rsid w:val="009503EA"/>
    <w:rsid w:val="009506BB"/>
    <w:rsid w:val="00950AF5"/>
    <w:rsid w:val="00950CFD"/>
    <w:rsid w:val="00950E33"/>
    <w:rsid w:val="0095147C"/>
    <w:rsid w:val="009538FA"/>
    <w:rsid w:val="00954599"/>
    <w:rsid w:val="0095470A"/>
    <w:rsid w:val="00955375"/>
    <w:rsid w:val="009561E7"/>
    <w:rsid w:val="00956C0E"/>
    <w:rsid w:val="00956FFD"/>
    <w:rsid w:val="0095708C"/>
    <w:rsid w:val="009570F7"/>
    <w:rsid w:val="00957FC4"/>
    <w:rsid w:val="00960D10"/>
    <w:rsid w:val="00960ED1"/>
    <w:rsid w:val="009617F0"/>
    <w:rsid w:val="009617F1"/>
    <w:rsid w:val="00962C8B"/>
    <w:rsid w:val="00963461"/>
    <w:rsid w:val="0096486C"/>
    <w:rsid w:val="00965372"/>
    <w:rsid w:val="00965AC7"/>
    <w:rsid w:val="00966181"/>
    <w:rsid w:val="009668E1"/>
    <w:rsid w:val="0096709D"/>
    <w:rsid w:val="0096734A"/>
    <w:rsid w:val="00967CDF"/>
    <w:rsid w:val="00967D74"/>
    <w:rsid w:val="00972638"/>
    <w:rsid w:val="00973569"/>
    <w:rsid w:val="00973E43"/>
    <w:rsid w:val="00974978"/>
    <w:rsid w:val="00974DF4"/>
    <w:rsid w:val="009750D7"/>
    <w:rsid w:val="009755BA"/>
    <w:rsid w:val="00976EF4"/>
    <w:rsid w:val="00976FD1"/>
    <w:rsid w:val="009779B9"/>
    <w:rsid w:val="00977ECA"/>
    <w:rsid w:val="009803B7"/>
    <w:rsid w:val="00980889"/>
    <w:rsid w:val="00980EB3"/>
    <w:rsid w:val="009814E8"/>
    <w:rsid w:val="00981E36"/>
    <w:rsid w:val="00983E59"/>
    <w:rsid w:val="00983F95"/>
    <w:rsid w:val="00984A0E"/>
    <w:rsid w:val="00984CBA"/>
    <w:rsid w:val="00984F71"/>
    <w:rsid w:val="00985192"/>
    <w:rsid w:val="00985203"/>
    <w:rsid w:val="00985532"/>
    <w:rsid w:val="00985900"/>
    <w:rsid w:val="00985D55"/>
    <w:rsid w:val="00990BF8"/>
    <w:rsid w:val="00990EB6"/>
    <w:rsid w:val="00991945"/>
    <w:rsid w:val="009919BA"/>
    <w:rsid w:val="00992A64"/>
    <w:rsid w:val="00993528"/>
    <w:rsid w:val="00993AD7"/>
    <w:rsid w:val="00994570"/>
    <w:rsid w:val="009947FF"/>
    <w:rsid w:val="00994823"/>
    <w:rsid w:val="00994B75"/>
    <w:rsid w:val="009959A6"/>
    <w:rsid w:val="009961A6"/>
    <w:rsid w:val="0099646E"/>
    <w:rsid w:val="0099655F"/>
    <w:rsid w:val="009968C1"/>
    <w:rsid w:val="00997B3A"/>
    <w:rsid w:val="00997EB2"/>
    <w:rsid w:val="009A0201"/>
    <w:rsid w:val="009A10B3"/>
    <w:rsid w:val="009A2A9C"/>
    <w:rsid w:val="009A2AB6"/>
    <w:rsid w:val="009A38D1"/>
    <w:rsid w:val="009A4029"/>
    <w:rsid w:val="009A4BBD"/>
    <w:rsid w:val="009A4F8B"/>
    <w:rsid w:val="009A509A"/>
    <w:rsid w:val="009A5429"/>
    <w:rsid w:val="009A5FCF"/>
    <w:rsid w:val="009A60F0"/>
    <w:rsid w:val="009A693B"/>
    <w:rsid w:val="009A7DBB"/>
    <w:rsid w:val="009B08AF"/>
    <w:rsid w:val="009B2D26"/>
    <w:rsid w:val="009B2D73"/>
    <w:rsid w:val="009B2E56"/>
    <w:rsid w:val="009B344A"/>
    <w:rsid w:val="009B35CE"/>
    <w:rsid w:val="009B3A16"/>
    <w:rsid w:val="009B3D48"/>
    <w:rsid w:val="009B4F31"/>
    <w:rsid w:val="009B52EC"/>
    <w:rsid w:val="009B56ED"/>
    <w:rsid w:val="009B6245"/>
    <w:rsid w:val="009B65FE"/>
    <w:rsid w:val="009B716C"/>
    <w:rsid w:val="009B71C0"/>
    <w:rsid w:val="009B7C1C"/>
    <w:rsid w:val="009C0332"/>
    <w:rsid w:val="009C0C76"/>
    <w:rsid w:val="009C11BC"/>
    <w:rsid w:val="009C1AAE"/>
    <w:rsid w:val="009C20F1"/>
    <w:rsid w:val="009C2228"/>
    <w:rsid w:val="009C27BB"/>
    <w:rsid w:val="009C31BF"/>
    <w:rsid w:val="009C33D3"/>
    <w:rsid w:val="009C3CCC"/>
    <w:rsid w:val="009C4D5D"/>
    <w:rsid w:val="009C51DF"/>
    <w:rsid w:val="009C5C61"/>
    <w:rsid w:val="009C5F17"/>
    <w:rsid w:val="009C656D"/>
    <w:rsid w:val="009C7081"/>
    <w:rsid w:val="009C74E8"/>
    <w:rsid w:val="009C768B"/>
    <w:rsid w:val="009C78D9"/>
    <w:rsid w:val="009C7D99"/>
    <w:rsid w:val="009D05E1"/>
    <w:rsid w:val="009D0947"/>
    <w:rsid w:val="009D13DE"/>
    <w:rsid w:val="009D1A38"/>
    <w:rsid w:val="009D1E0B"/>
    <w:rsid w:val="009D2068"/>
    <w:rsid w:val="009D2920"/>
    <w:rsid w:val="009D2A9A"/>
    <w:rsid w:val="009D3DD1"/>
    <w:rsid w:val="009D4E46"/>
    <w:rsid w:val="009D4FAF"/>
    <w:rsid w:val="009D5637"/>
    <w:rsid w:val="009D5BE0"/>
    <w:rsid w:val="009D6255"/>
    <w:rsid w:val="009E00A9"/>
    <w:rsid w:val="009E0102"/>
    <w:rsid w:val="009E1664"/>
    <w:rsid w:val="009E1A2A"/>
    <w:rsid w:val="009E2629"/>
    <w:rsid w:val="009E27A0"/>
    <w:rsid w:val="009E27EF"/>
    <w:rsid w:val="009E28F7"/>
    <w:rsid w:val="009E32E2"/>
    <w:rsid w:val="009E37E5"/>
    <w:rsid w:val="009E3C10"/>
    <w:rsid w:val="009E3DC7"/>
    <w:rsid w:val="009E42BE"/>
    <w:rsid w:val="009E5284"/>
    <w:rsid w:val="009E559E"/>
    <w:rsid w:val="009E5B0A"/>
    <w:rsid w:val="009E60CC"/>
    <w:rsid w:val="009E71AF"/>
    <w:rsid w:val="009E7787"/>
    <w:rsid w:val="009E7899"/>
    <w:rsid w:val="009E7AB4"/>
    <w:rsid w:val="009E7B57"/>
    <w:rsid w:val="009E7BAA"/>
    <w:rsid w:val="009E7D41"/>
    <w:rsid w:val="009F08E4"/>
    <w:rsid w:val="009F09FA"/>
    <w:rsid w:val="009F1AFE"/>
    <w:rsid w:val="009F224C"/>
    <w:rsid w:val="009F2272"/>
    <w:rsid w:val="009F24EE"/>
    <w:rsid w:val="009F2716"/>
    <w:rsid w:val="009F45FE"/>
    <w:rsid w:val="009F5BDF"/>
    <w:rsid w:val="009F6DEB"/>
    <w:rsid w:val="009F6EB9"/>
    <w:rsid w:val="009F7CEF"/>
    <w:rsid w:val="00A002E2"/>
    <w:rsid w:val="00A00684"/>
    <w:rsid w:val="00A00CEE"/>
    <w:rsid w:val="00A010B8"/>
    <w:rsid w:val="00A01140"/>
    <w:rsid w:val="00A01B13"/>
    <w:rsid w:val="00A01BD3"/>
    <w:rsid w:val="00A02325"/>
    <w:rsid w:val="00A036E8"/>
    <w:rsid w:val="00A0401B"/>
    <w:rsid w:val="00A044D8"/>
    <w:rsid w:val="00A05123"/>
    <w:rsid w:val="00A0527E"/>
    <w:rsid w:val="00A052E9"/>
    <w:rsid w:val="00A053E9"/>
    <w:rsid w:val="00A07873"/>
    <w:rsid w:val="00A10B40"/>
    <w:rsid w:val="00A11B1F"/>
    <w:rsid w:val="00A131BB"/>
    <w:rsid w:val="00A13447"/>
    <w:rsid w:val="00A13784"/>
    <w:rsid w:val="00A146E0"/>
    <w:rsid w:val="00A156F9"/>
    <w:rsid w:val="00A161B8"/>
    <w:rsid w:val="00A20830"/>
    <w:rsid w:val="00A209F4"/>
    <w:rsid w:val="00A20CA5"/>
    <w:rsid w:val="00A2140F"/>
    <w:rsid w:val="00A21885"/>
    <w:rsid w:val="00A219D8"/>
    <w:rsid w:val="00A21C3B"/>
    <w:rsid w:val="00A21CCA"/>
    <w:rsid w:val="00A22B57"/>
    <w:rsid w:val="00A23E0E"/>
    <w:rsid w:val="00A248C1"/>
    <w:rsid w:val="00A26C01"/>
    <w:rsid w:val="00A31D3C"/>
    <w:rsid w:val="00A31EFE"/>
    <w:rsid w:val="00A3212C"/>
    <w:rsid w:val="00A321D2"/>
    <w:rsid w:val="00A327D8"/>
    <w:rsid w:val="00A33B8E"/>
    <w:rsid w:val="00A33B93"/>
    <w:rsid w:val="00A3408D"/>
    <w:rsid w:val="00A3472E"/>
    <w:rsid w:val="00A34739"/>
    <w:rsid w:val="00A40E2D"/>
    <w:rsid w:val="00A40F9B"/>
    <w:rsid w:val="00A41F26"/>
    <w:rsid w:val="00A426D8"/>
    <w:rsid w:val="00A42AB9"/>
    <w:rsid w:val="00A42C84"/>
    <w:rsid w:val="00A42F23"/>
    <w:rsid w:val="00A43410"/>
    <w:rsid w:val="00A43F61"/>
    <w:rsid w:val="00A4455E"/>
    <w:rsid w:val="00A448AB"/>
    <w:rsid w:val="00A453F2"/>
    <w:rsid w:val="00A46A83"/>
    <w:rsid w:val="00A471FA"/>
    <w:rsid w:val="00A47400"/>
    <w:rsid w:val="00A4766A"/>
    <w:rsid w:val="00A47782"/>
    <w:rsid w:val="00A501DA"/>
    <w:rsid w:val="00A503C7"/>
    <w:rsid w:val="00A510AD"/>
    <w:rsid w:val="00A51728"/>
    <w:rsid w:val="00A519B0"/>
    <w:rsid w:val="00A51F4B"/>
    <w:rsid w:val="00A52734"/>
    <w:rsid w:val="00A527EE"/>
    <w:rsid w:val="00A53FDE"/>
    <w:rsid w:val="00A54618"/>
    <w:rsid w:val="00A54CF9"/>
    <w:rsid w:val="00A54FBC"/>
    <w:rsid w:val="00A559B6"/>
    <w:rsid w:val="00A55F1B"/>
    <w:rsid w:val="00A55F25"/>
    <w:rsid w:val="00A5697A"/>
    <w:rsid w:val="00A5713F"/>
    <w:rsid w:val="00A57C18"/>
    <w:rsid w:val="00A57D19"/>
    <w:rsid w:val="00A60258"/>
    <w:rsid w:val="00A6063B"/>
    <w:rsid w:val="00A60B32"/>
    <w:rsid w:val="00A60BA5"/>
    <w:rsid w:val="00A61BC9"/>
    <w:rsid w:val="00A622B6"/>
    <w:rsid w:val="00A623B9"/>
    <w:rsid w:val="00A62467"/>
    <w:rsid w:val="00A626B2"/>
    <w:rsid w:val="00A62B96"/>
    <w:rsid w:val="00A63F11"/>
    <w:rsid w:val="00A64356"/>
    <w:rsid w:val="00A64F3B"/>
    <w:rsid w:val="00A66942"/>
    <w:rsid w:val="00A66BAC"/>
    <w:rsid w:val="00A67059"/>
    <w:rsid w:val="00A707FB"/>
    <w:rsid w:val="00A71144"/>
    <w:rsid w:val="00A712F8"/>
    <w:rsid w:val="00A71D1A"/>
    <w:rsid w:val="00A75EBE"/>
    <w:rsid w:val="00A75EF9"/>
    <w:rsid w:val="00A76995"/>
    <w:rsid w:val="00A77C8D"/>
    <w:rsid w:val="00A8063B"/>
    <w:rsid w:val="00A80F35"/>
    <w:rsid w:val="00A80FE4"/>
    <w:rsid w:val="00A81C3A"/>
    <w:rsid w:val="00A822D4"/>
    <w:rsid w:val="00A82A1D"/>
    <w:rsid w:val="00A83A47"/>
    <w:rsid w:val="00A8448B"/>
    <w:rsid w:val="00A84CBA"/>
    <w:rsid w:val="00A852BF"/>
    <w:rsid w:val="00A86260"/>
    <w:rsid w:val="00A86C45"/>
    <w:rsid w:val="00A86C98"/>
    <w:rsid w:val="00A90938"/>
    <w:rsid w:val="00A90B10"/>
    <w:rsid w:val="00A910CB"/>
    <w:rsid w:val="00A9125B"/>
    <w:rsid w:val="00A91D04"/>
    <w:rsid w:val="00A9268C"/>
    <w:rsid w:val="00A92B39"/>
    <w:rsid w:val="00A959D0"/>
    <w:rsid w:val="00A95F94"/>
    <w:rsid w:val="00A9657E"/>
    <w:rsid w:val="00A9756E"/>
    <w:rsid w:val="00A978DE"/>
    <w:rsid w:val="00AA0A3E"/>
    <w:rsid w:val="00AA0AB8"/>
    <w:rsid w:val="00AA0E90"/>
    <w:rsid w:val="00AA1E1E"/>
    <w:rsid w:val="00AA27E0"/>
    <w:rsid w:val="00AA3119"/>
    <w:rsid w:val="00AA34D9"/>
    <w:rsid w:val="00AA3D4E"/>
    <w:rsid w:val="00AA459A"/>
    <w:rsid w:val="00AA45C0"/>
    <w:rsid w:val="00AA4F29"/>
    <w:rsid w:val="00AA6265"/>
    <w:rsid w:val="00AA68A9"/>
    <w:rsid w:val="00AA706A"/>
    <w:rsid w:val="00AA7903"/>
    <w:rsid w:val="00AA7F6F"/>
    <w:rsid w:val="00AA7F85"/>
    <w:rsid w:val="00AB0122"/>
    <w:rsid w:val="00AB01DB"/>
    <w:rsid w:val="00AB049C"/>
    <w:rsid w:val="00AB1B2B"/>
    <w:rsid w:val="00AB2544"/>
    <w:rsid w:val="00AB30A1"/>
    <w:rsid w:val="00AB32CC"/>
    <w:rsid w:val="00AB3E16"/>
    <w:rsid w:val="00AB3E8D"/>
    <w:rsid w:val="00AB4891"/>
    <w:rsid w:val="00AB494E"/>
    <w:rsid w:val="00AB4C49"/>
    <w:rsid w:val="00AB4C4C"/>
    <w:rsid w:val="00AB5D05"/>
    <w:rsid w:val="00AB5F76"/>
    <w:rsid w:val="00AB6044"/>
    <w:rsid w:val="00AB6A86"/>
    <w:rsid w:val="00AC02BC"/>
    <w:rsid w:val="00AC1933"/>
    <w:rsid w:val="00AC1D39"/>
    <w:rsid w:val="00AC2369"/>
    <w:rsid w:val="00AC26C5"/>
    <w:rsid w:val="00AC270E"/>
    <w:rsid w:val="00AC299C"/>
    <w:rsid w:val="00AC2E74"/>
    <w:rsid w:val="00AC3B11"/>
    <w:rsid w:val="00AC3EA9"/>
    <w:rsid w:val="00AC4967"/>
    <w:rsid w:val="00AC5C6C"/>
    <w:rsid w:val="00AC6243"/>
    <w:rsid w:val="00AC723C"/>
    <w:rsid w:val="00AC742E"/>
    <w:rsid w:val="00AD1D79"/>
    <w:rsid w:val="00AD2372"/>
    <w:rsid w:val="00AD3B8D"/>
    <w:rsid w:val="00AD48F2"/>
    <w:rsid w:val="00AD5E86"/>
    <w:rsid w:val="00AD6951"/>
    <w:rsid w:val="00AD728F"/>
    <w:rsid w:val="00AD779B"/>
    <w:rsid w:val="00AD77A5"/>
    <w:rsid w:val="00AD7FE2"/>
    <w:rsid w:val="00AE0793"/>
    <w:rsid w:val="00AE0DB9"/>
    <w:rsid w:val="00AE100E"/>
    <w:rsid w:val="00AE131D"/>
    <w:rsid w:val="00AE179F"/>
    <w:rsid w:val="00AE2235"/>
    <w:rsid w:val="00AE3936"/>
    <w:rsid w:val="00AE45D3"/>
    <w:rsid w:val="00AE519A"/>
    <w:rsid w:val="00AE66E5"/>
    <w:rsid w:val="00AE7AAD"/>
    <w:rsid w:val="00AF0130"/>
    <w:rsid w:val="00AF1472"/>
    <w:rsid w:val="00AF14E9"/>
    <w:rsid w:val="00AF2461"/>
    <w:rsid w:val="00AF263E"/>
    <w:rsid w:val="00AF28D7"/>
    <w:rsid w:val="00AF2EF0"/>
    <w:rsid w:val="00AF3838"/>
    <w:rsid w:val="00AF3EBE"/>
    <w:rsid w:val="00AF4C1C"/>
    <w:rsid w:val="00AF538C"/>
    <w:rsid w:val="00AF5F04"/>
    <w:rsid w:val="00AF608A"/>
    <w:rsid w:val="00AF6B54"/>
    <w:rsid w:val="00AF7698"/>
    <w:rsid w:val="00B014E5"/>
    <w:rsid w:val="00B016C8"/>
    <w:rsid w:val="00B01E59"/>
    <w:rsid w:val="00B02017"/>
    <w:rsid w:val="00B0262D"/>
    <w:rsid w:val="00B03498"/>
    <w:rsid w:val="00B0353E"/>
    <w:rsid w:val="00B03B05"/>
    <w:rsid w:val="00B0526A"/>
    <w:rsid w:val="00B05294"/>
    <w:rsid w:val="00B05497"/>
    <w:rsid w:val="00B06FA4"/>
    <w:rsid w:val="00B07208"/>
    <w:rsid w:val="00B07B97"/>
    <w:rsid w:val="00B07D13"/>
    <w:rsid w:val="00B07D46"/>
    <w:rsid w:val="00B103FB"/>
    <w:rsid w:val="00B11259"/>
    <w:rsid w:val="00B11D1C"/>
    <w:rsid w:val="00B125CC"/>
    <w:rsid w:val="00B1291B"/>
    <w:rsid w:val="00B13105"/>
    <w:rsid w:val="00B139F7"/>
    <w:rsid w:val="00B140C4"/>
    <w:rsid w:val="00B148F8"/>
    <w:rsid w:val="00B16A3C"/>
    <w:rsid w:val="00B204E7"/>
    <w:rsid w:val="00B209BF"/>
    <w:rsid w:val="00B20A14"/>
    <w:rsid w:val="00B21072"/>
    <w:rsid w:val="00B2134E"/>
    <w:rsid w:val="00B2155D"/>
    <w:rsid w:val="00B22043"/>
    <w:rsid w:val="00B2327C"/>
    <w:rsid w:val="00B23317"/>
    <w:rsid w:val="00B23C92"/>
    <w:rsid w:val="00B2501F"/>
    <w:rsid w:val="00B26454"/>
    <w:rsid w:val="00B26796"/>
    <w:rsid w:val="00B2737D"/>
    <w:rsid w:val="00B27B42"/>
    <w:rsid w:val="00B27CB6"/>
    <w:rsid w:val="00B30369"/>
    <w:rsid w:val="00B30509"/>
    <w:rsid w:val="00B31F4B"/>
    <w:rsid w:val="00B31FFA"/>
    <w:rsid w:val="00B32011"/>
    <w:rsid w:val="00B32D66"/>
    <w:rsid w:val="00B32D98"/>
    <w:rsid w:val="00B33C05"/>
    <w:rsid w:val="00B33ECF"/>
    <w:rsid w:val="00B33F46"/>
    <w:rsid w:val="00B344C3"/>
    <w:rsid w:val="00B353F0"/>
    <w:rsid w:val="00B36011"/>
    <w:rsid w:val="00B36422"/>
    <w:rsid w:val="00B406A0"/>
    <w:rsid w:val="00B41C43"/>
    <w:rsid w:val="00B41D48"/>
    <w:rsid w:val="00B427FA"/>
    <w:rsid w:val="00B435DE"/>
    <w:rsid w:val="00B44DBA"/>
    <w:rsid w:val="00B4516C"/>
    <w:rsid w:val="00B45ACF"/>
    <w:rsid w:val="00B464D9"/>
    <w:rsid w:val="00B4670D"/>
    <w:rsid w:val="00B479CB"/>
    <w:rsid w:val="00B47C26"/>
    <w:rsid w:val="00B5106B"/>
    <w:rsid w:val="00B522C6"/>
    <w:rsid w:val="00B5298F"/>
    <w:rsid w:val="00B52AEF"/>
    <w:rsid w:val="00B53328"/>
    <w:rsid w:val="00B53995"/>
    <w:rsid w:val="00B53999"/>
    <w:rsid w:val="00B55B93"/>
    <w:rsid w:val="00B57153"/>
    <w:rsid w:val="00B57B23"/>
    <w:rsid w:val="00B6111A"/>
    <w:rsid w:val="00B632CC"/>
    <w:rsid w:val="00B635C9"/>
    <w:rsid w:val="00B64014"/>
    <w:rsid w:val="00B64C72"/>
    <w:rsid w:val="00B64CF0"/>
    <w:rsid w:val="00B65789"/>
    <w:rsid w:val="00B6721B"/>
    <w:rsid w:val="00B67C66"/>
    <w:rsid w:val="00B67F7E"/>
    <w:rsid w:val="00B70621"/>
    <w:rsid w:val="00B70872"/>
    <w:rsid w:val="00B70C18"/>
    <w:rsid w:val="00B711A5"/>
    <w:rsid w:val="00B714CF"/>
    <w:rsid w:val="00B715FF"/>
    <w:rsid w:val="00B71A25"/>
    <w:rsid w:val="00B71BE3"/>
    <w:rsid w:val="00B72C43"/>
    <w:rsid w:val="00B738F5"/>
    <w:rsid w:val="00B73A3B"/>
    <w:rsid w:val="00B73C38"/>
    <w:rsid w:val="00B73D08"/>
    <w:rsid w:val="00B74158"/>
    <w:rsid w:val="00B74998"/>
    <w:rsid w:val="00B753F1"/>
    <w:rsid w:val="00B75FCE"/>
    <w:rsid w:val="00B7779E"/>
    <w:rsid w:val="00B77B0E"/>
    <w:rsid w:val="00B80E32"/>
    <w:rsid w:val="00B81AD6"/>
    <w:rsid w:val="00B81E8B"/>
    <w:rsid w:val="00B82137"/>
    <w:rsid w:val="00B83E78"/>
    <w:rsid w:val="00B86573"/>
    <w:rsid w:val="00B86827"/>
    <w:rsid w:val="00B8757B"/>
    <w:rsid w:val="00B87E37"/>
    <w:rsid w:val="00B90019"/>
    <w:rsid w:val="00B900AF"/>
    <w:rsid w:val="00B907AF"/>
    <w:rsid w:val="00B90BA0"/>
    <w:rsid w:val="00B912AB"/>
    <w:rsid w:val="00B93BFB"/>
    <w:rsid w:val="00B93C44"/>
    <w:rsid w:val="00B93E3C"/>
    <w:rsid w:val="00B9426F"/>
    <w:rsid w:val="00B942F9"/>
    <w:rsid w:val="00B94CD5"/>
    <w:rsid w:val="00B9500C"/>
    <w:rsid w:val="00B95DE9"/>
    <w:rsid w:val="00B960C2"/>
    <w:rsid w:val="00B96B44"/>
    <w:rsid w:val="00B96E81"/>
    <w:rsid w:val="00B97536"/>
    <w:rsid w:val="00B97D9B"/>
    <w:rsid w:val="00BA058F"/>
    <w:rsid w:val="00BA0601"/>
    <w:rsid w:val="00BA12E2"/>
    <w:rsid w:val="00BA2187"/>
    <w:rsid w:val="00BA23BF"/>
    <w:rsid w:val="00BA49A9"/>
    <w:rsid w:val="00BA4D61"/>
    <w:rsid w:val="00BA58DC"/>
    <w:rsid w:val="00BA5BB6"/>
    <w:rsid w:val="00BA5F8B"/>
    <w:rsid w:val="00BA5F99"/>
    <w:rsid w:val="00BA6527"/>
    <w:rsid w:val="00BA660A"/>
    <w:rsid w:val="00BA6C10"/>
    <w:rsid w:val="00BA72E5"/>
    <w:rsid w:val="00BA75F1"/>
    <w:rsid w:val="00BB112A"/>
    <w:rsid w:val="00BB15AF"/>
    <w:rsid w:val="00BB208B"/>
    <w:rsid w:val="00BB28A0"/>
    <w:rsid w:val="00BB2F3E"/>
    <w:rsid w:val="00BB37B4"/>
    <w:rsid w:val="00BB468B"/>
    <w:rsid w:val="00BB5CE4"/>
    <w:rsid w:val="00BB5F41"/>
    <w:rsid w:val="00BB612E"/>
    <w:rsid w:val="00BB671B"/>
    <w:rsid w:val="00BB77FF"/>
    <w:rsid w:val="00BC068D"/>
    <w:rsid w:val="00BC082E"/>
    <w:rsid w:val="00BC14AB"/>
    <w:rsid w:val="00BC16FE"/>
    <w:rsid w:val="00BC1C5B"/>
    <w:rsid w:val="00BC2A0A"/>
    <w:rsid w:val="00BC3475"/>
    <w:rsid w:val="00BC376D"/>
    <w:rsid w:val="00BC4440"/>
    <w:rsid w:val="00BC4960"/>
    <w:rsid w:val="00BC50A6"/>
    <w:rsid w:val="00BC5184"/>
    <w:rsid w:val="00BC5763"/>
    <w:rsid w:val="00BC681E"/>
    <w:rsid w:val="00BC6A61"/>
    <w:rsid w:val="00BC6A8F"/>
    <w:rsid w:val="00BD09B4"/>
    <w:rsid w:val="00BD1E5E"/>
    <w:rsid w:val="00BD217B"/>
    <w:rsid w:val="00BD34F7"/>
    <w:rsid w:val="00BD43F0"/>
    <w:rsid w:val="00BD4442"/>
    <w:rsid w:val="00BD507B"/>
    <w:rsid w:val="00BD5410"/>
    <w:rsid w:val="00BE019B"/>
    <w:rsid w:val="00BE078B"/>
    <w:rsid w:val="00BE08D8"/>
    <w:rsid w:val="00BE1F24"/>
    <w:rsid w:val="00BE1F52"/>
    <w:rsid w:val="00BE2036"/>
    <w:rsid w:val="00BE2A14"/>
    <w:rsid w:val="00BE2AFE"/>
    <w:rsid w:val="00BE2B57"/>
    <w:rsid w:val="00BE2DBF"/>
    <w:rsid w:val="00BE37C5"/>
    <w:rsid w:val="00BE3A1D"/>
    <w:rsid w:val="00BE3D30"/>
    <w:rsid w:val="00BE42AF"/>
    <w:rsid w:val="00BE4D92"/>
    <w:rsid w:val="00BE50B1"/>
    <w:rsid w:val="00BE5267"/>
    <w:rsid w:val="00BE5357"/>
    <w:rsid w:val="00BE681C"/>
    <w:rsid w:val="00BE6AD5"/>
    <w:rsid w:val="00BE6BB3"/>
    <w:rsid w:val="00BE701C"/>
    <w:rsid w:val="00BE7ABD"/>
    <w:rsid w:val="00BF062B"/>
    <w:rsid w:val="00BF0B31"/>
    <w:rsid w:val="00BF0C13"/>
    <w:rsid w:val="00BF0E0A"/>
    <w:rsid w:val="00BF2219"/>
    <w:rsid w:val="00BF34A9"/>
    <w:rsid w:val="00BF3771"/>
    <w:rsid w:val="00BF3B63"/>
    <w:rsid w:val="00BF3C63"/>
    <w:rsid w:val="00BF3CB6"/>
    <w:rsid w:val="00BF42CF"/>
    <w:rsid w:val="00BF4A0C"/>
    <w:rsid w:val="00BF6289"/>
    <w:rsid w:val="00BF717E"/>
    <w:rsid w:val="00BF763E"/>
    <w:rsid w:val="00BF7E6D"/>
    <w:rsid w:val="00C01934"/>
    <w:rsid w:val="00C01A9F"/>
    <w:rsid w:val="00C01F9A"/>
    <w:rsid w:val="00C0205A"/>
    <w:rsid w:val="00C02626"/>
    <w:rsid w:val="00C03537"/>
    <w:rsid w:val="00C03B0D"/>
    <w:rsid w:val="00C048CE"/>
    <w:rsid w:val="00C0495D"/>
    <w:rsid w:val="00C0497E"/>
    <w:rsid w:val="00C04B4B"/>
    <w:rsid w:val="00C053F3"/>
    <w:rsid w:val="00C05E48"/>
    <w:rsid w:val="00C063A6"/>
    <w:rsid w:val="00C07106"/>
    <w:rsid w:val="00C103E7"/>
    <w:rsid w:val="00C10692"/>
    <w:rsid w:val="00C106A6"/>
    <w:rsid w:val="00C11060"/>
    <w:rsid w:val="00C12D8B"/>
    <w:rsid w:val="00C14A64"/>
    <w:rsid w:val="00C156E2"/>
    <w:rsid w:val="00C167CA"/>
    <w:rsid w:val="00C16C91"/>
    <w:rsid w:val="00C17093"/>
    <w:rsid w:val="00C170B1"/>
    <w:rsid w:val="00C174CE"/>
    <w:rsid w:val="00C17ED1"/>
    <w:rsid w:val="00C2010D"/>
    <w:rsid w:val="00C20A6E"/>
    <w:rsid w:val="00C20B97"/>
    <w:rsid w:val="00C20FAE"/>
    <w:rsid w:val="00C21252"/>
    <w:rsid w:val="00C21B6B"/>
    <w:rsid w:val="00C22865"/>
    <w:rsid w:val="00C2394F"/>
    <w:rsid w:val="00C23F33"/>
    <w:rsid w:val="00C246FE"/>
    <w:rsid w:val="00C24C92"/>
    <w:rsid w:val="00C25F31"/>
    <w:rsid w:val="00C25FB2"/>
    <w:rsid w:val="00C265D7"/>
    <w:rsid w:val="00C2767C"/>
    <w:rsid w:val="00C27F8E"/>
    <w:rsid w:val="00C3007D"/>
    <w:rsid w:val="00C308F1"/>
    <w:rsid w:val="00C31938"/>
    <w:rsid w:val="00C31A47"/>
    <w:rsid w:val="00C31BE0"/>
    <w:rsid w:val="00C33435"/>
    <w:rsid w:val="00C33D3A"/>
    <w:rsid w:val="00C34953"/>
    <w:rsid w:val="00C3609C"/>
    <w:rsid w:val="00C36495"/>
    <w:rsid w:val="00C3653C"/>
    <w:rsid w:val="00C36714"/>
    <w:rsid w:val="00C37E89"/>
    <w:rsid w:val="00C40067"/>
    <w:rsid w:val="00C40471"/>
    <w:rsid w:val="00C423F7"/>
    <w:rsid w:val="00C42E2C"/>
    <w:rsid w:val="00C4313F"/>
    <w:rsid w:val="00C433DF"/>
    <w:rsid w:val="00C43FFF"/>
    <w:rsid w:val="00C44F7A"/>
    <w:rsid w:val="00C450F4"/>
    <w:rsid w:val="00C4545A"/>
    <w:rsid w:val="00C46F22"/>
    <w:rsid w:val="00C4738D"/>
    <w:rsid w:val="00C47A10"/>
    <w:rsid w:val="00C50D24"/>
    <w:rsid w:val="00C517B4"/>
    <w:rsid w:val="00C518F8"/>
    <w:rsid w:val="00C521B6"/>
    <w:rsid w:val="00C53709"/>
    <w:rsid w:val="00C537BD"/>
    <w:rsid w:val="00C5396C"/>
    <w:rsid w:val="00C540B2"/>
    <w:rsid w:val="00C54594"/>
    <w:rsid w:val="00C545D6"/>
    <w:rsid w:val="00C5476C"/>
    <w:rsid w:val="00C54D2A"/>
    <w:rsid w:val="00C54DBE"/>
    <w:rsid w:val="00C575FA"/>
    <w:rsid w:val="00C60437"/>
    <w:rsid w:val="00C6066B"/>
    <w:rsid w:val="00C60DA8"/>
    <w:rsid w:val="00C61544"/>
    <w:rsid w:val="00C61610"/>
    <w:rsid w:val="00C62086"/>
    <w:rsid w:val="00C62C57"/>
    <w:rsid w:val="00C66106"/>
    <w:rsid w:val="00C67FB8"/>
    <w:rsid w:val="00C706D6"/>
    <w:rsid w:val="00C70CA8"/>
    <w:rsid w:val="00C71F75"/>
    <w:rsid w:val="00C71FCC"/>
    <w:rsid w:val="00C720D6"/>
    <w:rsid w:val="00C72EEB"/>
    <w:rsid w:val="00C745DC"/>
    <w:rsid w:val="00C74EFB"/>
    <w:rsid w:val="00C75294"/>
    <w:rsid w:val="00C75DB4"/>
    <w:rsid w:val="00C762DE"/>
    <w:rsid w:val="00C76411"/>
    <w:rsid w:val="00C76C7E"/>
    <w:rsid w:val="00C772B6"/>
    <w:rsid w:val="00C778AD"/>
    <w:rsid w:val="00C778D1"/>
    <w:rsid w:val="00C77EEE"/>
    <w:rsid w:val="00C80B01"/>
    <w:rsid w:val="00C80F61"/>
    <w:rsid w:val="00C81521"/>
    <w:rsid w:val="00C81954"/>
    <w:rsid w:val="00C81983"/>
    <w:rsid w:val="00C81F04"/>
    <w:rsid w:val="00C8215A"/>
    <w:rsid w:val="00C823DB"/>
    <w:rsid w:val="00C82556"/>
    <w:rsid w:val="00C82B67"/>
    <w:rsid w:val="00C83255"/>
    <w:rsid w:val="00C840A0"/>
    <w:rsid w:val="00C840D9"/>
    <w:rsid w:val="00C8511D"/>
    <w:rsid w:val="00C85921"/>
    <w:rsid w:val="00C85CFE"/>
    <w:rsid w:val="00C86474"/>
    <w:rsid w:val="00C867C4"/>
    <w:rsid w:val="00C86C55"/>
    <w:rsid w:val="00C86CBE"/>
    <w:rsid w:val="00C90427"/>
    <w:rsid w:val="00C90567"/>
    <w:rsid w:val="00C9080C"/>
    <w:rsid w:val="00C90E70"/>
    <w:rsid w:val="00C912BE"/>
    <w:rsid w:val="00C91910"/>
    <w:rsid w:val="00C91976"/>
    <w:rsid w:val="00C91FE4"/>
    <w:rsid w:val="00C93DF3"/>
    <w:rsid w:val="00C9483B"/>
    <w:rsid w:val="00C94B40"/>
    <w:rsid w:val="00C94FD1"/>
    <w:rsid w:val="00C95C54"/>
    <w:rsid w:val="00C95DD5"/>
    <w:rsid w:val="00C95FEF"/>
    <w:rsid w:val="00C9647A"/>
    <w:rsid w:val="00C9780F"/>
    <w:rsid w:val="00C97E50"/>
    <w:rsid w:val="00CA0391"/>
    <w:rsid w:val="00CA0603"/>
    <w:rsid w:val="00CA1025"/>
    <w:rsid w:val="00CA141A"/>
    <w:rsid w:val="00CA179A"/>
    <w:rsid w:val="00CA2702"/>
    <w:rsid w:val="00CA273B"/>
    <w:rsid w:val="00CA2FE6"/>
    <w:rsid w:val="00CA365B"/>
    <w:rsid w:val="00CA37ED"/>
    <w:rsid w:val="00CA6120"/>
    <w:rsid w:val="00CA6DC1"/>
    <w:rsid w:val="00CA745C"/>
    <w:rsid w:val="00CB0132"/>
    <w:rsid w:val="00CB0682"/>
    <w:rsid w:val="00CB0773"/>
    <w:rsid w:val="00CB0854"/>
    <w:rsid w:val="00CB13C7"/>
    <w:rsid w:val="00CB1876"/>
    <w:rsid w:val="00CB1993"/>
    <w:rsid w:val="00CB2ACD"/>
    <w:rsid w:val="00CB31BD"/>
    <w:rsid w:val="00CB36C4"/>
    <w:rsid w:val="00CB3B7F"/>
    <w:rsid w:val="00CB59D0"/>
    <w:rsid w:val="00CB5A31"/>
    <w:rsid w:val="00CB6539"/>
    <w:rsid w:val="00CB7B93"/>
    <w:rsid w:val="00CB7FA7"/>
    <w:rsid w:val="00CC0322"/>
    <w:rsid w:val="00CC0549"/>
    <w:rsid w:val="00CC10DE"/>
    <w:rsid w:val="00CC1693"/>
    <w:rsid w:val="00CC1801"/>
    <w:rsid w:val="00CC1A14"/>
    <w:rsid w:val="00CC266D"/>
    <w:rsid w:val="00CC27FC"/>
    <w:rsid w:val="00CC2B78"/>
    <w:rsid w:val="00CC3C86"/>
    <w:rsid w:val="00CC4727"/>
    <w:rsid w:val="00CC5726"/>
    <w:rsid w:val="00CC60C7"/>
    <w:rsid w:val="00CC67FB"/>
    <w:rsid w:val="00CC6D04"/>
    <w:rsid w:val="00CC7065"/>
    <w:rsid w:val="00CD1D57"/>
    <w:rsid w:val="00CD1F5A"/>
    <w:rsid w:val="00CD2DA5"/>
    <w:rsid w:val="00CD2E0A"/>
    <w:rsid w:val="00CD305F"/>
    <w:rsid w:val="00CD3191"/>
    <w:rsid w:val="00CD3C31"/>
    <w:rsid w:val="00CD463E"/>
    <w:rsid w:val="00CD64AC"/>
    <w:rsid w:val="00CD6704"/>
    <w:rsid w:val="00CD6A4C"/>
    <w:rsid w:val="00CD6C21"/>
    <w:rsid w:val="00CD7706"/>
    <w:rsid w:val="00CD7776"/>
    <w:rsid w:val="00CD7815"/>
    <w:rsid w:val="00CD78CF"/>
    <w:rsid w:val="00CD7F02"/>
    <w:rsid w:val="00CE02D2"/>
    <w:rsid w:val="00CE02E1"/>
    <w:rsid w:val="00CE03FC"/>
    <w:rsid w:val="00CE10C8"/>
    <w:rsid w:val="00CE147C"/>
    <w:rsid w:val="00CE2DEE"/>
    <w:rsid w:val="00CE3620"/>
    <w:rsid w:val="00CE45DD"/>
    <w:rsid w:val="00CE5139"/>
    <w:rsid w:val="00CE5281"/>
    <w:rsid w:val="00CE56F7"/>
    <w:rsid w:val="00CE57D3"/>
    <w:rsid w:val="00CE632B"/>
    <w:rsid w:val="00CE7227"/>
    <w:rsid w:val="00CE757A"/>
    <w:rsid w:val="00CF0216"/>
    <w:rsid w:val="00CF04CD"/>
    <w:rsid w:val="00CF0993"/>
    <w:rsid w:val="00CF0FD5"/>
    <w:rsid w:val="00CF14F9"/>
    <w:rsid w:val="00CF1DF8"/>
    <w:rsid w:val="00CF2318"/>
    <w:rsid w:val="00CF3914"/>
    <w:rsid w:val="00CF39B1"/>
    <w:rsid w:val="00CF407B"/>
    <w:rsid w:val="00CF423B"/>
    <w:rsid w:val="00CF4443"/>
    <w:rsid w:val="00CF4914"/>
    <w:rsid w:val="00CF5599"/>
    <w:rsid w:val="00CF6D5B"/>
    <w:rsid w:val="00D001B6"/>
    <w:rsid w:val="00D0056C"/>
    <w:rsid w:val="00D00979"/>
    <w:rsid w:val="00D009D7"/>
    <w:rsid w:val="00D02510"/>
    <w:rsid w:val="00D027DB"/>
    <w:rsid w:val="00D032D6"/>
    <w:rsid w:val="00D037D9"/>
    <w:rsid w:val="00D03E14"/>
    <w:rsid w:val="00D04253"/>
    <w:rsid w:val="00D046C2"/>
    <w:rsid w:val="00D0539C"/>
    <w:rsid w:val="00D061F4"/>
    <w:rsid w:val="00D06881"/>
    <w:rsid w:val="00D06946"/>
    <w:rsid w:val="00D07D03"/>
    <w:rsid w:val="00D105DF"/>
    <w:rsid w:val="00D10CE1"/>
    <w:rsid w:val="00D10FF3"/>
    <w:rsid w:val="00D123E1"/>
    <w:rsid w:val="00D127E9"/>
    <w:rsid w:val="00D13842"/>
    <w:rsid w:val="00D148F1"/>
    <w:rsid w:val="00D14DF9"/>
    <w:rsid w:val="00D14F82"/>
    <w:rsid w:val="00D14FE5"/>
    <w:rsid w:val="00D1571F"/>
    <w:rsid w:val="00D1625A"/>
    <w:rsid w:val="00D17521"/>
    <w:rsid w:val="00D17CC0"/>
    <w:rsid w:val="00D20B17"/>
    <w:rsid w:val="00D23795"/>
    <w:rsid w:val="00D24C0B"/>
    <w:rsid w:val="00D25704"/>
    <w:rsid w:val="00D26144"/>
    <w:rsid w:val="00D2699D"/>
    <w:rsid w:val="00D26CBA"/>
    <w:rsid w:val="00D30144"/>
    <w:rsid w:val="00D31A2E"/>
    <w:rsid w:val="00D31EA1"/>
    <w:rsid w:val="00D328FC"/>
    <w:rsid w:val="00D32BA7"/>
    <w:rsid w:val="00D33167"/>
    <w:rsid w:val="00D349A3"/>
    <w:rsid w:val="00D34D86"/>
    <w:rsid w:val="00D35320"/>
    <w:rsid w:val="00D35D18"/>
    <w:rsid w:val="00D36860"/>
    <w:rsid w:val="00D36A83"/>
    <w:rsid w:val="00D3706F"/>
    <w:rsid w:val="00D37296"/>
    <w:rsid w:val="00D37A8E"/>
    <w:rsid w:val="00D43225"/>
    <w:rsid w:val="00D435E3"/>
    <w:rsid w:val="00D43866"/>
    <w:rsid w:val="00D47E9A"/>
    <w:rsid w:val="00D50571"/>
    <w:rsid w:val="00D506FA"/>
    <w:rsid w:val="00D51177"/>
    <w:rsid w:val="00D5122A"/>
    <w:rsid w:val="00D51344"/>
    <w:rsid w:val="00D51C52"/>
    <w:rsid w:val="00D521E4"/>
    <w:rsid w:val="00D52E0F"/>
    <w:rsid w:val="00D53897"/>
    <w:rsid w:val="00D53F51"/>
    <w:rsid w:val="00D5418E"/>
    <w:rsid w:val="00D543FB"/>
    <w:rsid w:val="00D54E46"/>
    <w:rsid w:val="00D54F9F"/>
    <w:rsid w:val="00D550C1"/>
    <w:rsid w:val="00D553E4"/>
    <w:rsid w:val="00D57691"/>
    <w:rsid w:val="00D5790C"/>
    <w:rsid w:val="00D608BC"/>
    <w:rsid w:val="00D6096E"/>
    <w:rsid w:val="00D60A29"/>
    <w:rsid w:val="00D61441"/>
    <w:rsid w:val="00D61711"/>
    <w:rsid w:val="00D618FD"/>
    <w:rsid w:val="00D61DE6"/>
    <w:rsid w:val="00D61E1D"/>
    <w:rsid w:val="00D61FD0"/>
    <w:rsid w:val="00D62718"/>
    <w:rsid w:val="00D62736"/>
    <w:rsid w:val="00D62D6B"/>
    <w:rsid w:val="00D639CE"/>
    <w:rsid w:val="00D63E0E"/>
    <w:rsid w:val="00D64A6D"/>
    <w:rsid w:val="00D64ECC"/>
    <w:rsid w:val="00D6514E"/>
    <w:rsid w:val="00D651C2"/>
    <w:rsid w:val="00D65740"/>
    <w:rsid w:val="00D66154"/>
    <w:rsid w:val="00D66561"/>
    <w:rsid w:val="00D67266"/>
    <w:rsid w:val="00D675BD"/>
    <w:rsid w:val="00D70E4E"/>
    <w:rsid w:val="00D71134"/>
    <w:rsid w:val="00D7160D"/>
    <w:rsid w:val="00D7178B"/>
    <w:rsid w:val="00D7212A"/>
    <w:rsid w:val="00D729F5"/>
    <w:rsid w:val="00D73B06"/>
    <w:rsid w:val="00D748BA"/>
    <w:rsid w:val="00D76470"/>
    <w:rsid w:val="00D77820"/>
    <w:rsid w:val="00D779F9"/>
    <w:rsid w:val="00D77C1F"/>
    <w:rsid w:val="00D77FD8"/>
    <w:rsid w:val="00D80464"/>
    <w:rsid w:val="00D805AF"/>
    <w:rsid w:val="00D8063F"/>
    <w:rsid w:val="00D80B61"/>
    <w:rsid w:val="00D80DDD"/>
    <w:rsid w:val="00D81C39"/>
    <w:rsid w:val="00D83A3B"/>
    <w:rsid w:val="00D83C22"/>
    <w:rsid w:val="00D8420B"/>
    <w:rsid w:val="00D8442D"/>
    <w:rsid w:val="00D849F4"/>
    <w:rsid w:val="00D84EE9"/>
    <w:rsid w:val="00D86B01"/>
    <w:rsid w:val="00D87520"/>
    <w:rsid w:val="00D878E4"/>
    <w:rsid w:val="00D87F3D"/>
    <w:rsid w:val="00D90CDD"/>
    <w:rsid w:val="00D90D21"/>
    <w:rsid w:val="00D911C1"/>
    <w:rsid w:val="00D922C6"/>
    <w:rsid w:val="00D9237D"/>
    <w:rsid w:val="00D92660"/>
    <w:rsid w:val="00D926C0"/>
    <w:rsid w:val="00D92860"/>
    <w:rsid w:val="00D92AB9"/>
    <w:rsid w:val="00D92D45"/>
    <w:rsid w:val="00D92EDB"/>
    <w:rsid w:val="00D94237"/>
    <w:rsid w:val="00D949D4"/>
    <w:rsid w:val="00D94E60"/>
    <w:rsid w:val="00D96295"/>
    <w:rsid w:val="00D96357"/>
    <w:rsid w:val="00D9651C"/>
    <w:rsid w:val="00D968FA"/>
    <w:rsid w:val="00D96C55"/>
    <w:rsid w:val="00D97821"/>
    <w:rsid w:val="00D979C5"/>
    <w:rsid w:val="00D97F38"/>
    <w:rsid w:val="00DA14B1"/>
    <w:rsid w:val="00DA1E6A"/>
    <w:rsid w:val="00DA204C"/>
    <w:rsid w:val="00DA219F"/>
    <w:rsid w:val="00DA2C7A"/>
    <w:rsid w:val="00DA3378"/>
    <w:rsid w:val="00DA3B68"/>
    <w:rsid w:val="00DA41D1"/>
    <w:rsid w:val="00DA5084"/>
    <w:rsid w:val="00DA539A"/>
    <w:rsid w:val="00DA5953"/>
    <w:rsid w:val="00DA61E4"/>
    <w:rsid w:val="00DA62F0"/>
    <w:rsid w:val="00DA6F06"/>
    <w:rsid w:val="00DA739C"/>
    <w:rsid w:val="00DB13D1"/>
    <w:rsid w:val="00DB1F9D"/>
    <w:rsid w:val="00DB48FA"/>
    <w:rsid w:val="00DB4D4E"/>
    <w:rsid w:val="00DB5E11"/>
    <w:rsid w:val="00DB63C0"/>
    <w:rsid w:val="00DB739C"/>
    <w:rsid w:val="00DC1C39"/>
    <w:rsid w:val="00DC1C3F"/>
    <w:rsid w:val="00DC1F4F"/>
    <w:rsid w:val="00DC336B"/>
    <w:rsid w:val="00DC3383"/>
    <w:rsid w:val="00DC3BDA"/>
    <w:rsid w:val="00DC4150"/>
    <w:rsid w:val="00DC4750"/>
    <w:rsid w:val="00DC4C36"/>
    <w:rsid w:val="00DC4CC7"/>
    <w:rsid w:val="00DC53AA"/>
    <w:rsid w:val="00DC5483"/>
    <w:rsid w:val="00DC6232"/>
    <w:rsid w:val="00DC6864"/>
    <w:rsid w:val="00DC6E83"/>
    <w:rsid w:val="00DC6F67"/>
    <w:rsid w:val="00DD00A9"/>
    <w:rsid w:val="00DD04BC"/>
    <w:rsid w:val="00DD15C3"/>
    <w:rsid w:val="00DD1A54"/>
    <w:rsid w:val="00DD28C1"/>
    <w:rsid w:val="00DD390E"/>
    <w:rsid w:val="00DD4522"/>
    <w:rsid w:val="00DD61F7"/>
    <w:rsid w:val="00DD642C"/>
    <w:rsid w:val="00DD7243"/>
    <w:rsid w:val="00DD7BC8"/>
    <w:rsid w:val="00DE0C68"/>
    <w:rsid w:val="00DE0E9F"/>
    <w:rsid w:val="00DE2286"/>
    <w:rsid w:val="00DE451B"/>
    <w:rsid w:val="00DE520B"/>
    <w:rsid w:val="00DE62B4"/>
    <w:rsid w:val="00DE673E"/>
    <w:rsid w:val="00DE70D5"/>
    <w:rsid w:val="00DE7F62"/>
    <w:rsid w:val="00DF0F22"/>
    <w:rsid w:val="00DF1856"/>
    <w:rsid w:val="00DF1FA0"/>
    <w:rsid w:val="00DF4A77"/>
    <w:rsid w:val="00DF4A79"/>
    <w:rsid w:val="00DF4E09"/>
    <w:rsid w:val="00DF558B"/>
    <w:rsid w:val="00DF6874"/>
    <w:rsid w:val="00DF7409"/>
    <w:rsid w:val="00DF7EB5"/>
    <w:rsid w:val="00E00170"/>
    <w:rsid w:val="00E010B5"/>
    <w:rsid w:val="00E01571"/>
    <w:rsid w:val="00E02D33"/>
    <w:rsid w:val="00E02D76"/>
    <w:rsid w:val="00E035B2"/>
    <w:rsid w:val="00E03E11"/>
    <w:rsid w:val="00E0455D"/>
    <w:rsid w:val="00E05660"/>
    <w:rsid w:val="00E0583E"/>
    <w:rsid w:val="00E05BAB"/>
    <w:rsid w:val="00E05C8E"/>
    <w:rsid w:val="00E0614A"/>
    <w:rsid w:val="00E0679F"/>
    <w:rsid w:val="00E06BD2"/>
    <w:rsid w:val="00E072A6"/>
    <w:rsid w:val="00E0745D"/>
    <w:rsid w:val="00E07A44"/>
    <w:rsid w:val="00E07FB3"/>
    <w:rsid w:val="00E101DF"/>
    <w:rsid w:val="00E1134A"/>
    <w:rsid w:val="00E11A9B"/>
    <w:rsid w:val="00E11C26"/>
    <w:rsid w:val="00E121DF"/>
    <w:rsid w:val="00E130C4"/>
    <w:rsid w:val="00E14903"/>
    <w:rsid w:val="00E151EF"/>
    <w:rsid w:val="00E159FB"/>
    <w:rsid w:val="00E20095"/>
    <w:rsid w:val="00E20570"/>
    <w:rsid w:val="00E2180A"/>
    <w:rsid w:val="00E218EB"/>
    <w:rsid w:val="00E21D0B"/>
    <w:rsid w:val="00E22020"/>
    <w:rsid w:val="00E22A3B"/>
    <w:rsid w:val="00E22B74"/>
    <w:rsid w:val="00E22C86"/>
    <w:rsid w:val="00E24035"/>
    <w:rsid w:val="00E24667"/>
    <w:rsid w:val="00E24FA4"/>
    <w:rsid w:val="00E25C9B"/>
    <w:rsid w:val="00E26497"/>
    <w:rsid w:val="00E3043A"/>
    <w:rsid w:val="00E3068D"/>
    <w:rsid w:val="00E309C7"/>
    <w:rsid w:val="00E30A4D"/>
    <w:rsid w:val="00E312F5"/>
    <w:rsid w:val="00E31327"/>
    <w:rsid w:val="00E31D9E"/>
    <w:rsid w:val="00E31F79"/>
    <w:rsid w:val="00E32269"/>
    <w:rsid w:val="00E33CB7"/>
    <w:rsid w:val="00E34E11"/>
    <w:rsid w:val="00E34FDA"/>
    <w:rsid w:val="00E350FA"/>
    <w:rsid w:val="00E35EE9"/>
    <w:rsid w:val="00E36706"/>
    <w:rsid w:val="00E36B67"/>
    <w:rsid w:val="00E36C88"/>
    <w:rsid w:val="00E36D99"/>
    <w:rsid w:val="00E36E14"/>
    <w:rsid w:val="00E3709A"/>
    <w:rsid w:val="00E37492"/>
    <w:rsid w:val="00E37B72"/>
    <w:rsid w:val="00E40A42"/>
    <w:rsid w:val="00E422BC"/>
    <w:rsid w:val="00E4268D"/>
    <w:rsid w:val="00E42B0F"/>
    <w:rsid w:val="00E4442F"/>
    <w:rsid w:val="00E44ED4"/>
    <w:rsid w:val="00E454C3"/>
    <w:rsid w:val="00E45954"/>
    <w:rsid w:val="00E45BF2"/>
    <w:rsid w:val="00E4690E"/>
    <w:rsid w:val="00E4726D"/>
    <w:rsid w:val="00E50248"/>
    <w:rsid w:val="00E514F9"/>
    <w:rsid w:val="00E52C6D"/>
    <w:rsid w:val="00E52DCD"/>
    <w:rsid w:val="00E53199"/>
    <w:rsid w:val="00E53C79"/>
    <w:rsid w:val="00E53FDE"/>
    <w:rsid w:val="00E54E8A"/>
    <w:rsid w:val="00E55434"/>
    <w:rsid w:val="00E557C4"/>
    <w:rsid w:val="00E567F1"/>
    <w:rsid w:val="00E606DB"/>
    <w:rsid w:val="00E60DC0"/>
    <w:rsid w:val="00E60E5C"/>
    <w:rsid w:val="00E61B41"/>
    <w:rsid w:val="00E61FFD"/>
    <w:rsid w:val="00E6222B"/>
    <w:rsid w:val="00E657D2"/>
    <w:rsid w:val="00E660F1"/>
    <w:rsid w:val="00E66361"/>
    <w:rsid w:val="00E66373"/>
    <w:rsid w:val="00E677E3"/>
    <w:rsid w:val="00E67BAF"/>
    <w:rsid w:val="00E67DEC"/>
    <w:rsid w:val="00E70374"/>
    <w:rsid w:val="00E71AB2"/>
    <w:rsid w:val="00E72233"/>
    <w:rsid w:val="00E723C6"/>
    <w:rsid w:val="00E72AD1"/>
    <w:rsid w:val="00E734EB"/>
    <w:rsid w:val="00E7469F"/>
    <w:rsid w:val="00E753A8"/>
    <w:rsid w:val="00E759AE"/>
    <w:rsid w:val="00E7692B"/>
    <w:rsid w:val="00E76B55"/>
    <w:rsid w:val="00E772A9"/>
    <w:rsid w:val="00E7731F"/>
    <w:rsid w:val="00E77CBB"/>
    <w:rsid w:val="00E802F6"/>
    <w:rsid w:val="00E8041A"/>
    <w:rsid w:val="00E8047B"/>
    <w:rsid w:val="00E814D3"/>
    <w:rsid w:val="00E81A38"/>
    <w:rsid w:val="00E81BAE"/>
    <w:rsid w:val="00E81C99"/>
    <w:rsid w:val="00E820BD"/>
    <w:rsid w:val="00E8215F"/>
    <w:rsid w:val="00E82227"/>
    <w:rsid w:val="00E827C6"/>
    <w:rsid w:val="00E83463"/>
    <w:rsid w:val="00E84135"/>
    <w:rsid w:val="00E84B2E"/>
    <w:rsid w:val="00E84CB7"/>
    <w:rsid w:val="00E85567"/>
    <w:rsid w:val="00E8701F"/>
    <w:rsid w:val="00E87210"/>
    <w:rsid w:val="00E87316"/>
    <w:rsid w:val="00E87BF4"/>
    <w:rsid w:val="00E90CDB"/>
    <w:rsid w:val="00E9157B"/>
    <w:rsid w:val="00E915CC"/>
    <w:rsid w:val="00E9277F"/>
    <w:rsid w:val="00E92A65"/>
    <w:rsid w:val="00E92AB4"/>
    <w:rsid w:val="00E92CA0"/>
    <w:rsid w:val="00E93039"/>
    <w:rsid w:val="00E931D8"/>
    <w:rsid w:val="00E93FA2"/>
    <w:rsid w:val="00E94003"/>
    <w:rsid w:val="00E9409F"/>
    <w:rsid w:val="00E94A3B"/>
    <w:rsid w:val="00E954ED"/>
    <w:rsid w:val="00E97515"/>
    <w:rsid w:val="00EA034C"/>
    <w:rsid w:val="00EA0A48"/>
    <w:rsid w:val="00EA0AA5"/>
    <w:rsid w:val="00EA18C2"/>
    <w:rsid w:val="00EA286C"/>
    <w:rsid w:val="00EA2E1B"/>
    <w:rsid w:val="00EA3212"/>
    <w:rsid w:val="00EA3CF9"/>
    <w:rsid w:val="00EA4870"/>
    <w:rsid w:val="00EA790B"/>
    <w:rsid w:val="00EA7B7D"/>
    <w:rsid w:val="00EA7DD7"/>
    <w:rsid w:val="00EA7F08"/>
    <w:rsid w:val="00EB100F"/>
    <w:rsid w:val="00EB12FA"/>
    <w:rsid w:val="00EB145C"/>
    <w:rsid w:val="00EB14C6"/>
    <w:rsid w:val="00EB2689"/>
    <w:rsid w:val="00EB32B1"/>
    <w:rsid w:val="00EB3847"/>
    <w:rsid w:val="00EB3B83"/>
    <w:rsid w:val="00EB414E"/>
    <w:rsid w:val="00EB5CEB"/>
    <w:rsid w:val="00EB60A5"/>
    <w:rsid w:val="00EB6862"/>
    <w:rsid w:val="00EB74BF"/>
    <w:rsid w:val="00EC08EE"/>
    <w:rsid w:val="00EC1E66"/>
    <w:rsid w:val="00EC36A2"/>
    <w:rsid w:val="00EC378C"/>
    <w:rsid w:val="00EC3E83"/>
    <w:rsid w:val="00EC43AC"/>
    <w:rsid w:val="00EC4D6E"/>
    <w:rsid w:val="00EC4EF5"/>
    <w:rsid w:val="00EC5D62"/>
    <w:rsid w:val="00EC6255"/>
    <w:rsid w:val="00EC628A"/>
    <w:rsid w:val="00EC6453"/>
    <w:rsid w:val="00EC793C"/>
    <w:rsid w:val="00ED137A"/>
    <w:rsid w:val="00ED165B"/>
    <w:rsid w:val="00ED1946"/>
    <w:rsid w:val="00ED1D80"/>
    <w:rsid w:val="00ED3297"/>
    <w:rsid w:val="00ED33E7"/>
    <w:rsid w:val="00ED3A83"/>
    <w:rsid w:val="00ED4BE5"/>
    <w:rsid w:val="00ED5274"/>
    <w:rsid w:val="00ED5BB6"/>
    <w:rsid w:val="00ED6263"/>
    <w:rsid w:val="00ED65FD"/>
    <w:rsid w:val="00ED6867"/>
    <w:rsid w:val="00ED6A30"/>
    <w:rsid w:val="00ED6FE2"/>
    <w:rsid w:val="00ED7409"/>
    <w:rsid w:val="00ED7A6C"/>
    <w:rsid w:val="00EE0757"/>
    <w:rsid w:val="00EE08C9"/>
    <w:rsid w:val="00EE0E46"/>
    <w:rsid w:val="00EE0FDC"/>
    <w:rsid w:val="00EE1329"/>
    <w:rsid w:val="00EE1759"/>
    <w:rsid w:val="00EE206B"/>
    <w:rsid w:val="00EE2C29"/>
    <w:rsid w:val="00EE2EF0"/>
    <w:rsid w:val="00EE303C"/>
    <w:rsid w:val="00EE30E7"/>
    <w:rsid w:val="00EE385C"/>
    <w:rsid w:val="00EE4BA1"/>
    <w:rsid w:val="00EE4E18"/>
    <w:rsid w:val="00EE5822"/>
    <w:rsid w:val="00EE61B0"/>
    <w:rsid w:val="00EE65FC"/>
    <w:rsid w:val="00EF000C"/>
    <w:rsid w:val="00EF036F"/>
    <w:rsid w:val="00EF04D7"/>
    <w:rsid w:val="00EF1004"/>
    <w:rsid w:val="00EF1A38"/>
    <w:rsid w:val="00EF2CEB"/>
    <w:rsid w:val="00EF2DD0"/>
    <w:rsid w:val="00EF312F"/>
    <w:rsid w:val="00EF39EA"/>
    <w:rsid w:val="00EF3CB3"/>
    <w:rsid w:val="00EF491F"/>
    <w:rsid w:val="00EF5182"/>
    <w:rsid w:val="00EF5C7D"/>
    <w:rsid w:val="00EF62EA"/>
    <w:rsid w:val="00EF67BC"/>
    <w:rsid w:val="00EF6FC1"/>
    <w:rsid w:val="00EF7E47"/>
    <w:rsid w:val="00F00051"/>
    <w:rsid w:val="00F00D13"/>
    <w:rsid w:val="00F00EDB"/>
    <w:rsid w:val="00F00FA6"/>
    <w:rsid w:val="00F01E1F"/>
    <w:rsid w:val="00F03D1B"/>
    <w:rsid w:val="00F04225"/>
    <w:rsid w:val="00F043EB"/>
    <w:rsid w:val="00F051F5"/>
    <w:rsid w:val="00F055AB"/>
    <w:rsid w:val="00F05ED8"/>
    <w:rsid w:val="00F06A93"/>
    <w:rsid w:val="00F06C8B"/>
    <w:rsid w:val="00F10AF8"/>
    <w:rsid w:val="00F11074"/>
    <w:rsid w:val="00F11586"/>
    <w:rsid w:val="00F11C56"/>
    <w:rsid w:val="00F13747"/>
    <w:rsid w:val="00F13865"/>
    <w:rsid w:val="00F14A72"/>
    <w:rsid w:val="00F15509"/>
    <w:rsid w:val="00F16157"/>
    <w:rsid w:val="00F167D0"/>
    <w:rsid w:val="00F16A41"/>
    <w:rsid w:val="00F17081"/>
    <w:rsid w:val="00F1729D"/>
    <w:rsid w:val="00F17486"/>
    <w:rsid w:val="00F20431"/>
    <w:rsid w:val="00F20621"/>
    <w:rsid w:val="00F2161C"/>
    <w:rsid w:val="00F21C19"/>
    <w:rsid w:val="00F22CC5"/>
    <w:rsid w:val="00F22DC7"/>
    <w:rsid w:val="00F22EA4"/>
    <w:rsid w:val="00F25A92"/>
    <w:rsid w:val="00F25EC3"/>
    <w:rsid w:val="00F2627C"/>
    <w:rsid w:val="00F26FCE"/>
    <w:rsid w:val="00F2721E"/>
    <w:rsid w:val="00F27639"/>
    <w:rsid w:val="00F27A5E"/>
    <w:rsid w:val="00F27B59"/>
    <w:rsid w:val="00F30CC8"/>
    <w:rsid w:val="00F31093"/>
    <w:rsid w:val="00F31507"/>
    <w:rsid w:val="00F32497"/>
    <w:rsid w:val="00F3270A"/>
    <w:rsid w:val="00F32C78"/>
    <w:rsid w:val="00F32EBE"/>
    <w:rsid w:val="00F3380E"/>
    <w:rsid w:val="00F34DD5"/>
    <w:rsid w:val="00F350A0"/>
    <w:rsid w:val="00F35A7C"/>
    <w:rsid w:val="00F360E0"/>
    <w:rsid w:val="00F367C5"/>
    <w:rsid w:val="00F376CB"/>
    <w:rsid w:val="00F40084"/>
    <w:rsid w:val="00F4038B"/>
    <w:rsid w:val="00F404DB"/>
    <w:rsid w:val="00F4096D"/>
    <w:rsid w:val="00F429A5"/>
    <w:rsid w:val="00F429B1"/>
    <w:rsid w:val="00F42A34"/>
    <w:rsid w:val="00F42EDF"/>
    <w:rsid w:val="00F43485"/>
    <w:rsid w:val="00F440B4"/>
    <w:rsid w:val="00F454CE"/>
    <w:rsid w:val="00F4567E"/>
    <w:rsid w:val="00F45A49"/>
    <w:rsid w:val="00F45A74"/>
    <w:rsid w:val="00F4600B"/>
    <w:rsid w:val="00F4600F"/>
    <w:rsid w:val="00F461E6"/>
    <w:rsid w:val="00F468F6"/>
    <w:rsid w:val="00F50082"/>
    <w:rsid w:val="00F502A5"/>
    <w:rsid w:val="00F50EF1"/>
    <w:rsid w:val="00F51029"/>
    <w:rsid w:val="00F5107E"/>
    <w:rsid w:val="00F511F8"/>
    <w:rsid w:val="00F51CF0"/>
    <w:rsid w:val="00F520DF"/>
    <w:rsid w:val="00F5227E"/>
    <w:rsid w:val="00F527A7"/>
    <w:rsid w:val="00F54A9F"/>
    <w:rsid w:val="00F55C8D"/>
    <w:rsid w:val="00F5632F"/>
    <w:rsid w:val="00F5669E"/>
    <w:rsid w:val="00F5732E"/>
    <w:rsid w:val="00F5773E"/>
    <w:rsid w:val="00F60559"/>
    <w:rsid w:val="00F61936"/>
    <w:rsid w:val="00F62F38"/>
    <w:rsid w:val="00F63B98"/>
    <w:rsid w:val="00F63BC2"/>
    <w:rsid w:val="00F63D71"/>
    <w:rsid w:val="00F6441B"/>
    <w:rsid w:val="00F65C96"/>
    <w:rsid w:val="00F67680"/>
    <w:rsid w:val="00F677E0"/>
    <w:rsid w:val="00F72100"/>
    <w:rsid w:val="00F72C2B"/>
    <w:rsid w:val="00F72DBD"/>
    <w:rsid w:val="00F72F81"/>
    <w:rsid w:val="00F73C49"/>
    <w:rsid w:val="00F74BFE"/>
    <w:rsid w:val="00F766B2"/>
    <w:rsid w:val="00F76F7D"/>
    <w:rsid w:val="00F80EC6"/>
    <w:rsid w:val="00F81327"/>
    <w:rsid w:val="00F81E14"/>
    <w:rsid w:val="00F82163"/>
    <w:rsid w:val="00F823E9"/>
    <w:rsid w:val="00F82EC3"/>
    <w:rsid w:val="00F830C3"/>
    <w:rsid w:val="00F831CA"/>
    <w:rsid w:val="00F835AB"/>
    <w:rsid w:val="00F83727"/>
    <w:rsid w:val="00F84255"/>
    <w:rsid w:val="00F847F3"/>
    <w:rsid w:val="00F85BC6"/>
    <w:rsid w:val="00F85CBD"/>
    <w:rsid w:val="00F86396"/>
    <w:rsid w:val="00F870A9"/>
    <w:rsid w:val="00F872CF"/>
    <w:rsid w:val="00F8744F"/>
    <w:rsid w:val="00F87485"/>
    <w:rsid w:val="00F87A1B"/>
    <w:rsid w:val="00F90F7A"/>
    <w:rsid w:val="00F916E4"/>
    <w:rsid w:val="00F91B2B"/>
    <w:rsid w:val="00F92149"/>
    <w:rsid w:val="00F922CB"/>
    <w:rsid w:val="00F93280"/>
    <w:rsid w:val="00F94008"/>
    <w:rsid w:val="00F9470A"/>
    <w:rsid w:val="00F94EA7"/>
    <w:rsid w:val="00F951C0"/>
    <w:rsid w:val="00F95CAA"/>
    <w:rsid w:val="00F960A4"/>
    <w:rsid w:val="00F96273"/>
    <w:rsid w:val="00F96738"/>
    <w:rsid w:val="00F9764A"/>
    <w:rsid w:val="00F9787B"/>
    <w:rsid w:val="00FA084F"/>
    <w:rsid w:val="00FA0A91"/>
    <w:rsid w:val="00FA0BD6"/>
    <w:rsid w:val="00FA0D39"/>
    <w:rsid w:val="00FA0D97"/>
    <w:rsid w:val="00FA0F85"/>
    <w:rsid w:val="00FA10D6"/>
    <w:rsid w:val="00FA1B62"/>
    <w:rsid w:val="00FA1BF9"/>
    <w:rsid w:val="00FA2082"/>
    <w:rsid w:val="00FA2281"/>
    <w:rsid w:val="00FA276F"/>
    <w:rsid w:val="00FA319E"/>
    <w:rsid w:val="00FA37FC"/>
    <w:rsid w:val="00FA3FBE"/>
    <w:rsid w:val="00FA4782"/>
    <w:rsid w:val="00FA4AC7"/>
    <w:rsid w:val="00FA51C7"/>
    <w:rsid w:val="00FA5B86"/>
    <w:rsid w:val="00FA5E39"/>
    <w:rsid w:val="00FA6EF1"/>
    <w:rsid w:val="00FA72F1"/>
    <w:rsid w:val="00FB007D"/>
    <w:rsid w:val="00FB072E"/>
    <w:rsid w:val="00FB0FAB"/>
    <w:rsid w:val="00FB2320"/>
    <w:rsid w:val="00FB245C"/>
    <w:rsid w:val="00FB3283"/>
    <w:rsid w:val="00FB33A6"/>
    <w:rsid w:val="00FB3C33"/>
    <w:rsid w:val="00FB4364"/>
    <w:rsid w:val="00FB4985"/>
    <w:rsid w:val="00FB4AC3"/>
    <w:rsid w:val="00FB5BA5"/>
    <w:rsid w:val="00FB5D7F"/>
    <w:rsid w:val="00FB6678"/>
    <w:rsid w:val="00FB6F84"/>
    <w:rsid w:val="00FB7F9A"/>
    <w:rsid w:val="00FC061F"/>
    <w:rsid w:val="00FC0976"/>
    <w:rsid w:val="00FC1132"/>
    <w:rsid w:val="00FC199F"/>
    <w:rsid w:val="00FC19DF"/>
    <w:rsid w:val="00FC1AF4"/>
    <w:rsid w:val="00FC363A"/>
    <w:rsid w:val="00FC488D"/>
    <w:rsid w:val="00FC6582"/>
    <w:rsid w:val="00FC66C5"/>
    <w:rsid w:val="00FC6F46"/>
    <w:rsid w:val="00FC7607"/>
    <w:rsid w:val="00FC76A6"/>
    <w:rsid w:val="00FC7D73"/>
    <w:rsid w:val="00FC7FE5"/>
    <w:rsid w:val="00FD0D41"/>
    <w:rsid w:val="00FD0DCC"/>
    <w:rsid w:val="00FD153D"/>
    <w:rsid w:val="00FD1624"/>
    <w:rsid w:val="00FD23DD"/>
    <w:rsid w:val="00FD36D5"/>
    <w:rsid w:val="00FD462B"/>
    <w:rsid w:val="00FD5121"/>
    <w:rsid w:val="00FD52C7"/>
    <w:rsid w:val="00FD535C"/>
    <w:rsid w:val="00FD59A4"/>
    <w:rsid w:val="00FD73AB"/>
    <w:rsid w:val="00FD73B1"/>
    <w:rsid w:val="00FE01C3"/>
    <w:rsid w:val="00FE065E"/>
    <w:rsid w:val="00FE0704"/>
    <w:rsid w:val="00FE0785"/>
    <w:rsid w:val="00FE1728"/>
    <w:rsid w:val="00FE17F0"/>
    <w:rsid w:val="00FE1D3B"/>
    <w:rsid w:val="00FE1FFD"/>
    <w:rsid w:val="00FE2582"/>
    <w:rsid w:val="00FE2BC5"/>
    <w:rsid w:val="00FE36FE"/>
    <w:rsid w:val="00FE3C07"/>
    <w:rsid w:val="00FE45F9"/>
    <w:rsid w:val="00FE4733"/>
    <w:rsid w:val="00FE56C4"/>
    <w:rsid w:val="00FF0623"/>
    <w:rsid w:val="00FF0EB5"/>
    <w:rsid w:val="00FF27E0"/>
    <w:rsid w:val="00FF2A2B"/>
    <w:rsid w:val="00FF3C92"/>
    <w:rsid w:val="00FF3D05"/>
    <w:rsid w:val="00FF4A53"/>
    <w:rsid w:val="00FF58C7"/>
    <w:rsid w:val="00FF6714"/>
    <w:rsid w:val="00FF7030"/>
    <w:rsid w:val="00FF784F"/>
    <w:rsid w:val="00FF79F4"/>
    <w:rsid w:val="00FF7E3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1B09"/>
    <w:pPr>
      <w:spacing w:line="240" w:lineRule="auto"/>
    </w:pPr>
    <w:rPr>
      <w:rFonts w:ascii="Calibri" w:eastAsia="Calibri" w:hAnsi="Calibri" w:cs="Arial"/>
      <w:sz w:val="20"/>
      <w:szCs w:val="2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71B09"/>
    <w:pPr>
      <w:ind w:left="720" w:hanging="720"/>
    </w:pPr>
  </w:style>
  <w:style w:type="paragraph" w:styleId="FootnoteText">
    <w:name w:val="footnote text"/>
    <w:basedOn w:val="Normal"/>
    <w:link w:val="FootnoteTextChar"/>
    <w:semiHidden/>
    <w:rsid w:val="00571B09"/>
    <w:rPr>
      <w:rFonts w:ascii="Times New Roman" w:eastAsia="Times New Roman" w:hAnsi="Times New Roman" w:cs="Times New Roman"/>
      <w:lang w:val="en-US" w:eastAsia="en-US"/>
    </w:rPr>
  </w:style>
  <w:style w:type="character" w:customStyle="1" w:styleId="FootnoteTextChar">
    <w:name w:val="Footnote Text Char"/>
    <w:basedOn w:val="DefaultParagraphFont"/>
    <w:link w:val="FootnoteText"/>
    <w:semiHidden/>
    <w:rsid w:val="00571B09"/>
    <w:rPr>
      <w:rFonts w:ascii="Times New Roman" w:eastAsia="Times New Roman" w:hAnsi="Times New Roman" w:cs="Times New Roman"/>
      <w:sz w:val="20"/>
      <w:szCs w:val="20"/>
      <w:lang w:val="en-US"/>
    </w:rPr>
  </w:style>
  <w:style w:type="paragraph" w:customStyle="1" w:styleId="Default">
    <w:name w:val="Default"/>
    <w:rsid w:val="00571B09"/>
    <w:pPr>
      <w:autoSpaceDE w:val="0"/>
      <w:autoSpaceDN w:val="0"/>
      <w:adjustRightInd w:val="0"/>
      <w:spacing w:line="240" w:lineRule="auto"/>
    </w:pPr>
    <w:rPr>
      <w:rFonts w:ascii="Calibri" w:eastAsia="Calibri" w:hAnsi="Calibri" w:cs="Calibri"/>
      <w:color w:val="000000"/>
      <w:sz w:val="24"/>
      <w:szCs w:val="24"/>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journal2.um.ac.id/index.php/jmsp/" TargetMode="Externa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4678</Words>
  <Characters>26670</Characters>
  <Application>Microsoft Office Word</Application>
  <DocSecurity>0</DocSecurity>
  <Lines>222</Lines>
  <Paragraphs>62</Paragraphs>
  <ScaleCrop>false</ScaleCrop>
  <Company/>
  <LinksUpToDate>false</LinksUpToDate>
  <CharactersWithSpaces>312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lan Adiba</dc:creator>
  <cp:lastModifiedBy>Aslan Adiba</cp:lastModifiedBy>
  <cp:revision>1</cp:revision>
  <dcterms:created xsi:type="dcterms:W3CDTF">2019-12-04T09:18:00Z</dcterms:created>
  <dcterms:modified xsi:type="dcterms:W3CDTF">2019-12-04T09:19:00Z</dcterms:modified>
</cp:coreProperties>
</file>